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DFA13" w14:textId="77777777" w:rsidR="00410A6A" w:rsidRDefault="00410A6A" w:rsidP="00A749AF">
      <w:pPr>
        <w:pStyle w:val="Title"/>
        <w:jc w:val="center"/>
        <w:rPr>
          <w:sz w:val="44"/>
          <w:szCs w:val="44"/>
        </w:rPr>
      </w:pPr>
    </w:p>
    <w:p w14:paraId="591AA213" w14:textId="77777777" w:rsidR="00410A6A" w:rsidRDefault="00410A6A" w:rsidP="00A749AF">
      <w:pPr>
        <w:pStyle w:val="Title"/>
        <w:jc w:val="center"/>
        <w:rPr>
          <w:sz w:val="44"/>
          <w:szCs w:val="44"/>
        </w:rPr>
      </w:pPr>
    </w:p>
    <w:p w14:paraId="418A09AC" w14:textId="77777777" w:rsidR="00410A6A" w:rsidRDefault="00410A6A" w:rsidP="00A749AF">
      <w:pPr>
        <w:pStyle w:val="Title"/>
        <w:jc w:val="center"/>
        <w:rPr>
          <w:sz w:val="44"/>
          <w:szCs w:val="44"/>
        </w:rPr>
      </w:pPr>
    </w:p>
    <w:p w14:paraId="45CE1685" w14:textId="77777777" w:rsidR="00410A6A" w:rsidRDefault="00410A6A" w:rsidP="00A749AF">
      <w:pPr>
        <w:pStyle w:val="Title"/>
        <w:jc w:val="center"/>
        <w:rPr>
          <w:sz w:val="44"/>
          <w:szCs w:val="44"/>
        </w:rPr>
      </w:pPr>
    </w:p>
    <w:p w14:paraId="30A21642" w14:textId="77777777" w:rsidR="00410A6A" w:rsidRDefault="00410A6A" w:rsidP="00A749AF">
      <w:pPr>
        <w:pStyle w:val="Title"/>
        <w:jc w:val="center"/>
        <w:rPr>
          <w:sz w:val="44"/>
          <w:szCs w:val="44"/>
        </w:rPr>
      </w:pPr>
    </w:p>
    <w:p w14:paraId="15D014AB" w14:textId="77777777" w:rsidR="00410A6A" w:rsidRDefault="00410A6A" w:rsidP="00A749AF">
      <w:pPr>
        <w:pStyle w:val="Title"/>
        <w:jc w:val="center"/>
        <w:rPr>
          <w:sz w:val="44"/>
          <w:szCs w:val="44"/>
        </w:rPr>
      </w:pPr>
    </w:p>
    <w:p w14:paraId="1E025AF4" w14:textId="553CBA9E" w:rsidR="00A749AF" w:rsidRDefault="00A749AF" w:rsidP="00A749AF">
      <w:pPr>
        <w:pStyle w:val="Title"/>
        <w:jc w:val="center"/>
        <w:rPr>
          <w:sz w:val="44"/>
          <w:szCs w:val="44"/>
        </w:rPr>
      </w:pPr>
      <w:r>
        <w:rPr>
          <w:sz w:val="44"/>
          <w:szCs w:val="44"/>
        </w:rPr>
        <w:t>Supporting Information:</w:t>
      </w:r>
    </w:p>
    <w:p w14:paraId="76EB07BD" w14:textId="03A4F6E7" w:rsidR="003219A7" w:rsidRPr="00FD424C" w:rsidRDefault="005F45AB" w:rsidP="003219A7">
      <w:pPr>
        <w:pStyle w:val="Title"/>
        <w:jc w:val="center"/>
        <w:rPr>
          <w:sz w:val="44"/>
          <w:szCs w:val="44"/>
        </w:rPr>
      </w:pPr>
      <w:bookmarkStart w:id="0" w:name="_Hlk130279299"/>
      <w:r w:rsidRPr="005F45AB">
        <w:rPr>
          <w:sz w:val="44"/>
          <w:szCs w:val="44"/>
        </w:rPr>
        <w:t>Impact of Phosphate Addition on PFAS Treatment Performance for Drinking Water</w:t>
      </w:r>
    </w:p>
    <w:bookmarkEnd w:id="0"/>
    <w:p w14:paraId="7C7FD932" w14:textId="72572F8D" w:rsidR="005C5AF7" w:rsidRPr="00624BF5" w:rsidRDefault="005C5AF7" w:rsidP="005C5AF7">
      <w:r>
        <w:t>Levi M. Haupert</w:t>
      </w:r>
      <w:r w:rsidRPr="00F30639">
        <w:rPr>
          <w:vertAlign w:val="superscript"/>
        </w:rPr>
        <w:t>a</w:t>
      </w:r>
      <w:r>
        <w:t>, Adam Redding</w:t>
      </w:r>
      <w:r>
        <w:rPr>
          <w:vertAlign w:val="superscript"/>
        </w:rPr>
        <w:t>b</w:t>
      </w:r>
      <w:r>
        <w:t xml:space="preserve">, </w:t>
      </w:r>
      <w:r w:rsidR="00D01CAE">
        <w:t>J. Margaret</w:t>
      </w:r>
      <w:r>
        <w:t xml:space="preserve"> Gray</w:t>
      </w:r>
      <w:r>
        <w:rPr>
          <w:vertAlign w:val="superscript"/>
        </w:rPr>
        <w:t>c</w:t>
      </w:r>
      <w:r>
        <w:t xml:space="preserve">, </w:t>
      </w:r>
      <w:r w:rsidR="00D01CAE">
        <w:t>John Civardi</w:t>
      </w:r>
      <w:r w:rsidR="00D01CAE" w:rsidRPr="002B094F">
        <w:rPr>
          <w:vertAlign w:val="superscript"/>
        </w:rPr>
        <w:t>c</w:t>
      </w:r>
      <w:r w:rsidR="00D01CAE">
        <w:t xml:space="preserve">, </w:t>
      </w:r>
      <w:r>
        <w:t>Boris Datsov</w:t>
      </w:r>
      <w:r>
        <w:rPr>
          <w:vertAlign w:val="superscript"/>
        </w:rPr>
        <w:t>d</w:t>
      </w:r>
      <w:r>
        <w:t>, Toby T. Sanan</w:t>
      </w:r>
      <w:r>
        <w:rPr>
          <w:vertAlign w:val="superscript"/>
        </w:rPr>
        <w:t>a</w:t>
      </w:r>
      <w:r>
        <w:t>, Marc A. Mills</w:t>
      </w:r>
      <w:r>
        <w:rPr>
          <w:vertAlign w:val="superscript"/>
        </w:rPr>
        <w:t>a</w:t>
      </w:r>
      <w:r>
        <w:t>, Thomas F. Speth</w:t>
      </w:r>
      <w:r w:rsidRPr="00F30639">
        <w:rPr>
          <w:vertAlign w:val="superscript"/>
        </w:rPr>
        <w:t>a</w:t>
      </w:r>
      <w:r>
        <w:t>, Jonathan B. Burkhardt</w:t>
      </w:r>
      <w:r w:rsidRPr="00F30639">
        <w:rPr>
          <w:vertAlign w:val="superscript"/>
        </w:rPr>
        <w:t>a</w:t>
      </w:r>
      <w:r>
        <w:rPr>
          <w:vertAlign w:val="superscript"/>
        </w:rPr>
        <w:t>*</w:t>
      </w:r>
    </w:p>
    <w:p w14:paraId="4FBC51B8" w14:textId="77777777" w:rsidR="005C5AF7" w:rsidRDefault="005C5AF7" w:rsidP="005C5AF7">
      <w:r>
        <w:rPr>
          <w:vertAlign w:val="superscript"/>
        </w:rPr>
        <w:t xml:space="preserve">a </w:t>
      </w:r>
      <w:r w:rsidRPr="00B8026B">
        <w:t>U.S. Environmental Protection Agency, Office of Research and Development, Center for Environmental Solutions and Emergency Response, 26 West Martin Luther King Drive, Cincinnati, OH 45268</w:t>
      </w:r>
    </w:p>
    <w:p w14:paraId="0697D1BF" w14:textId="77777777" w:rsidR="005C5AF7" w:rsidRDefault="005C5AF7" w:rsidP="005C5AF7">
      <w:r>
        <w:rPr>
          <w:vertAlign w:val="superscript"/>
        </w:rPr>
        <w:t xml:space="preserve">b </w:t>
      </w:r>
      <w:r>
        <w:t>Calgon Carbon, 3000 GSK Drive, Moon Township, PA 15108</w:t>
      </w:r>
    </w:p>
    <w:p w14:paraId="09562DF5" w14:textId="77777777" w:rsidR="005C5AF7" w:rsidRDefault="005C5AF7" w:rsidP="005C5AF7">
      <w:r>
        <w:rPr>
          <w:vertAlign w:val="superscript"/>
        </w:rPr>
        <w:t>c</w:t>
      </w:r>
      <w:r>
        <w:t xml:space="preserve"> Mott MacDonald, 111 Wood Avenue South, Iselin, NJ 08830</w:t>
      </w:r>
    </w:p>
    <w:p w14:paraId="4A2DD1DE" w14:textId="77777777" w:rsidR="005C5AF7" w:rsidRDefault="005C5AF7" w:rsidP="005C5AF7">
      <w:r>
        <w:rPr>
          <w:vertAlign w:val="superscript"/>
        </w:rPr>
        <w:t xml:space="preserve">d </w:t>
      </w:r>
      <w:r w:rsidRPr="000345AE">
        <w:t>ORAU</w:t>
      </w:r>
      <w:r>
        <w:t xml:space="preserve"> Student Services Contractor, Oak Ridge Associated Universities, 26 West Martin Luther King Drive, Cincinnati, 45268</w:t>
      </w:r>
    </w:p>
    <w:p w14:paraId="5AD8FE86" w14:textId="5605520E" w:rsidR="00AE792A" w:rsidRDefault="005C5AF7" w:rsidP="005C5AF7">
      <w:r w:rsidRPr="00165881">
        <w:rPr>
          <w:vertAlign w:val="superscript"/>
        </w:rPr>
        <w:t>*</w:t>
      </w:r>
      <w:r>
        <w:rPr>
          <w:vertAlign w:val="superscript"/>
        </w:rPr>
        <w:t xml:space="preserve"> </w:t>
      </w:r>
      <w:r>
        <w:t xml:space="preserve">Corresponding author: </w:t>
      </w:r>
      <w:hyperlink r:id="rId5" w:history="1">
        <w:r w:rsidRPr="003E4455">
          <w:rPr>
            <w:rStyle w:val="Hyperlink"/>
          </w:rPr>
          <w:t>burkhardt.jonathan@epa.gov</w:t>
        </w:r>
      </w:hyperlink>
      <w:r>
        <w:t xml:space="preserve">, ORCID: </w:t>
      </w:r>
      <w:r w:rsidRPr="001E25EE">
        <w:t>0000-0002-2935-4422</w:t>
      </w:r>
    </w:p>
    <w:p w14:paraId="2529BFC6" w14:textId="77777777" w:rsidR="00AE792A" w:rsidRDefault="00AE792A">
      <w:r>
        <w:br w:type="page"/>
      </w:r>
    </w:p>
    <w:p w14:paraId="7AD4EFED" w14:textId="77777777" w:rsidR="005C5AF7" w:rsidRDefault="005C5AF7" w:rsidP="005C5AF7"/>
    <w:p w14:paraId="23FD47B4" w14:textId="777C1586" w:rsidR="004E5C18" w:rsidRDefault="004E5C18" w:rsidP="004E5C18">
      <w:pPr>
        <w:pStyle w:val="Heading1"/>
      </w:pPr>
      <w:r>
        <w:t>S</w:t>
      </w:r>
      <w:r w:rsidR="00D324ED">
        <w:t>1</w:t>
      </w:r>
      <w:r>
        <w:t xml:space="preserve"> TOC, Alkalinity, and Major Anion Feed Concentrations</w:t>
      </w:r>
    </w:p>
    <w:p w14:paraId="46B486C7" w14:textId="77777777" w:rsidR="004E5C18" w:rsidRDefault="004E5C18" w:rsidP="004E5C18">
      <w:r>
        <w:rPr>
          <w:noProof/>
        </w:rPr>
        <w:t xml:space="preserve"> </w:t>
      </w:r>
      <w:r>
        <w:rPr>
          <w:noProof/>
        </w:rPr>
        <mc:AlternateContent>
          <mc:Choice Requires="wpc">
            <w:drawing>
              <wp:inline distT="0" distB="0" distL="0" distR="0" wp14:anchorId="1363E06C" wp14:editId="79A55B49">
                <wp:extent cx="5081588" cy="4033520"/>
                <wp:effectExtent l="0" t="0" r="24130" b="2413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13" name="Picture 13"/>
                          <pic:cNvPicPr>
                            <a:picLocks noChangeAspect="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78400" y="73320"/>
                            <a:ext cx="4927600" cy="3830320"/>
                          </a:xfrm>
                          <a:prstGeom prst="rect">
                            <a:avLst/>
                          </a:prstGeom>
                          <a:noFill/>
                          <a:ln>
                            <a:noFill/>
                          </a:ln>
                        </pic:spPr>
                      </pic:pic>
                    </wpc:wpc>
                  </a:graphicData>
                </a:graphic>
              </wp:inline>
            </w:drawing>
          </mc:Choice>
          <mc:Fallback>
            <w:pict>
              <v:group w14:anchorId="778B65D9" id="Canvas 7" o:spid="_x0000_s1026" editas="canvas" style="width:400.15pt;height:317.6pt;mso-position-horizontal-relative:char;mso-position-vertical-relative:line" coordsize="50812,40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812;height:40335;visibility:visible;mso-wrap-style:square" filled="t" stroked="t" strokecolor="black [3213]">
                  <v:fill o:detectmouseclick="t"/>
                  <v:path o:connecttype="none"/>
                </v:shape>
                <v:shape id="Picture 13" o:spid="_x0000_s1028" type="#_x0000_t75" style="position:absolute;left:784;top:733;width:49276;height:38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">
                  <v:imagedata r:id="rId7" o:title=""/>
                </v:shape>
                <w10:anchorlock/>
              </v:group>
            </w:pict>
          </mc:Fallback>
        </mc:AlternateContent>
      </w:r>
    </w:p>
    <w:p w14:paraId="16A35796" w14:textId="5A55F116" w:rsidR="004E5C18" w:rsidRDefault="004E5C18" w:rsidP="004E5C18">
      <w:r>
        <w:t>Figure S</w:t>
      </w:r>
      <w:r w:rsidR="00996E4D">
        <w:t>1</w:t>
      </w:r>
      <w:r>
        <w:t xml:space="preserve"> Normalized influent concentrations for TOC, alkalinity, and major anion in process feeds of the pre-AS (“—o”) and post-AS (“--x”) IX treatment trains. Concentrations are normalized by average influent concentrations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t>
      </w:r>
    </w:p>
    <w:p w14:paraId="36A5F929" w14:textId="644729DC" w:rsidR="005E7E37" w:rsidRDefault="002525E1" w:rsidP="002525E1">
      <w:pPr>
        <w:pStyle w:val="Heading1"/>
      </w:pPr>
      <w:r>
        <w:t>S</w:t>
      </w:r>
      <w:r w:rsidR="00D324ED">
        <w:t>2</w:t>
      </w:r>
      <w:r>
        <w:t xml:space="preserve"> </w:t>
      </w:r>
      <w:r w:rsidR="00C36720">
        <w:t>Estimating Fouling Impact</w:t>
      </w:r>
      <w:r w:rsidR="00854F4A">
        <w:t xml:space="preserve"> from GAC Pilot Data</w:t>
      </w:r>
    </w:p>
    <w:p w14:paraId="27018292" w14:textId="6355C23E" w:rsidR="00BA474C" w:rsidRDefault="004C2A93">
      <w:r>
        <w:t xml:space="preserve">The </w:t>
      </w:r>
      <w:r w:rsidR="00BF4F1B">
        <w:t>Freundlich isotherm capacity (</w:t>
      </w:r>
      <m:oMath>
        <m:r>
          <w:rPr>
            <w:rFonts w:ascii="Cambria Math" w:hAnsi="Cambria Math"/>
          </w:rPr>
          <m:t>K</m:t>
        </m:r>
      </m:oMath>
      <w:r w:rsidR="00BF4F1B">
        <w:t>) was determined by calculating the average</w:t>
      </w:r>
      <w:r w:rsidR="00FE2C81">
        <w:t xml:space="preserve"> molar </w:t>
      </w:r>
      <m:oMath>
        <m:r>
          <w:rPr>
            <w:rFonts w:ascii="Cambria Math" w:hAnsi="Cambria Math"/>
          </w:rPr>
          <m:t>K</m:t>
        </m:r>
      </m:oMath>
      <w:r w:rsidR="00FE2C81">
        <w:t xml:space="preserve"> reduction that would occur relative to the water and species type for a given compound during its pre-breakthrough period. </w:t>
      </w:r>
      <w:r w:rsidR="00C74DA1">
        <w:t xml:space="preserve">The effective adsorption capacity, </w:t>
      </w:r>
      <m:oMath>
        <m:r>
          <w:rPr>
            <w:rFonts w:ascii="Cambria Math" w:hAnsi="Cambria Math"/>
          </w:rPr>
          <m:t>q</m:t>
        </m:r>
      </m:oMath>
      <w:r w:rsidR="00C74DA1">
        <w:t xml:space="preserve">, was </w:t>
      </w:r>
      <w:r w:rsidR="00082E3A">
        <w:t>calculated by integrating between the influent and effluent curves prior to the complete breakthrough (</w:t>
      </w:r>
      <w:r w:rsidR="00B6160F">
        <w:t xml:space="preserve">i.e., when </w:t>
      </w:r>
      <w:r w:rsidR="00082E3A">
        <w:t xml:space="preserve">effluent </w:t>
      </w:r>
      <w:r w:rsidR="00B6160F">
        <w:t>C equals</w:t>
      </w:r>
      <w:r w:rsidR="00082E3A">
        <w:t xml:space="preserve"> influent</w:t>
      </w:r>
      <w:r w:rsidR="00B6160F">
        <w:t xml:space="preserve"> C</w:t>
      </w:r>
      <w:r w:rsidR="00082E3A">
        <w:t xml:space="preserve">). </w:t>
      </w:r>
      <w:r w:rsidR="00C577C2">
        <w:t>Assuming a simple mass loading assumpti</w:t>
      </w:r>
      <w:r w:rsidR="004D21D0">
        <w:t xml:space="preserve">on for determining mass balance yields Eq. SI-1. Where </w:t>
      </w:r>
      <m:oMath>
        <m:r>
          <w:rPr>
            <w:rFonts w:ascii="Cambria Math" w:hAnsi="Cambria Math"/>
          </w:rPr>
          <m:t>q</m:t>
        </m:r>
      </m:oMath>
      <w:r w:rsidR="004D21D0">
        <w:t xml:space="preserve"> is equal to the average </w:t>
      </w:r>
      <w:r w:rsidR="00287BCE">
        <w:t>influent concentra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n</m:t>
                </m:r>
              </m:sub>
            </m:sSub>
          </m:e>
        </m:acc>
      </m:oMath>
      <w:r w:rsidR="00287BCE">
        <w:rPr>
          <w:rFonts w:eastAsiaTheme="minorEastAsia"/>
        </w:rPr>
        <w:t xml:space="preserve">) at </w:t>
      </w:r>
      <w:r w:rsidR="00FA2A32">
        <w:rPr>
          <w:rFonts w:eastAsiaTheme="minorEastAsia"/>
        </w:rPr>
        <w:t>expected breakthrough time (</w:t>
      </w:r>
      <m:oMath>
        <m:r>
          <w:rPr>
            <w:rFonts w:ascii="Cambria Math" w:eastAsiaTheme="minorEastAsia" w:hAnsi="Cambria Math"/>
          </w:rPr>
          <m:t>T</m:t>
        </m:r>
      </m:oMath>
      <w:r w:rsidR="00FA2A32">
        <w:rPr>
          <w:rFonts w:eastAsiaTheme="minorEastAsia"/>
        </w:rPr>
        <w:t>) divided by carbon mass (</w:t>
      </w:r>
      <m:oMath>
        <m:r>
          <w:rPr>
            <w:rFonts w:ascii="Cambria Math" w:eastAsiaTheme="minorEastAsia" w:hAnsi="Cambria Math"/>
          </w:rPr>
          <m:t>m</m:t>
        </m:r>
      </m:oMath>
      <w:r w:rsidR="00FA2A32">
        <w:rPr>
          <w:rFonts w:eastAsiaTheme="minorEastAsia"/>
        </w:rPr>
        <w:t>).</w:t>
      </w:r>
    </w:p>
    <w:p w14:paraId="03FD7933" w14:textId="77777777" w:rsidR="00D57BCE" w:rsidRDefault="00D57BC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4B6B6C" w14:paraId="6D4C9FB9" w14:textId="77777777" w:rsidTr="004B6B6C">
        <w:trPr>
          <w:trHeight w:val="692"/>
        </w:trPr>
        <w:tc>
          <w:tcPr>
            <w:tcW w:w="8545" w:type="dxa"/>
          </w:tcPr>
          <w:p w14:paraId="3537BFB9" w14:textId="2F33CD86" w:rsidR="004B6B6C" w:rsidRDefault="004B6B6C" w:rsidP="004B6B6C">
            <w:pPr>
              <w:rPr>
                <w:rFonts w:ascii="Calibri" w:eastAsia="Calibri" w:hAnsi="Calibri"/>
              </w:rPr>
            </w:pPr>
            <m:oMathPara>
              <m:oMath>
                <m:r>
                  <w:rPr>
                    <w:rFonts w:ascii="Cambria Math" w:eastAsia="Calibri" w:hAnsi="Cambria Math"/>
                  </w:rPr>
                  <m:t>q=</m:t>
                </m:r>
                <m:f>
                  <m:fPr>
                    <m:ctrlPr>
                      <w:rPr>
                        <w:rFonts w:ascii="Cambria Math" w:eastAsia="Calibri" w:hAnsi="Cambria Math"/>
                        <w:i/>
                      </w:rPr>
                    </m:ctrlPr>
                  </m:fPr>
                  <m:num>
                    <m:acc>
                      <m:accPr>
                        <m:chr m:val="̅"/>
                        <m:ctrlPr>
                          <w:rPr>
                            <w:rFonts w:ascii="Cambria Math" w:eastAsia="Calibri" w:hAnsi="Cambria Math"/>
                            <w:i/>
                          </w:rPr>
                        </m:ctrlPr>
                      </m:accPr>
                      <m:e>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in</m:t>
                            </m:r>
                          </m:sub>
                        </m:sSub>
                      </m:e>
                    </m:acc>
                    <m:r>
                      <w:rPr>
                        <w:rFonts w:ascii="Cambria Math" w:eastAsia="Calibri" w:hAnsi="Cambria Math"/>
                      </w:rPr>
                      <m:t>∙T</m:t>
                    </m:r>
                  </m:num>
                  <m:den>
                    <m:r>
                      <w:rPr>
                        <w:rFonts w:ascii="Cambria Math" w:eastAsia="Calibri" w:hAnsi="Cambria Math"/>
                      </w:rPr>
                      <m:t>m</m:t>
                    </m:r>
                  </m:den>
                </m:f>
              </m:oMath>
            </m:oMathPara>
          </w:p>
        </w:tc>
        <w:tc>
          <w:tcPr>
            <w:tcW w:w="805" w:type="dxa"/>
          </w:tcPr>
          <w:p w14:paraId="36C2E15E" w14:textId="13B6C7D8" w:rsidR="004B6B6C" w:rsidRDefault="004B6B6C" w:rsidP="004B6B6C">
            <w:r>
              <w:t>SI - 1</w:t>
            </w:r>
          </w:p>
        </w:tc>
      </w:tr>
      <w:tr w:rsidR="004B6B6C" w14:paraId="3B6D2E90" w14:textId="77777777" w:rsidTr="004B6B6C">
        <w:trPr>
          <w:trHeight w:val="422"/>
        </w:trPr>
        <w:tc>
          <w:tcPr>
            <w:tcW w:w="8545" w:type="dxa"/>
          </w:tcPr>
          <w:p w14:paraId="324BD5B2" w14:textId="183C6961" w:rsidR="004B6B6C" w:rsidRDefault="004B6B6C" w:rsidP="004B6B6C">
            <m:oMathPara>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a </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e>
                    </m:d>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t</m:t>
                        </m:r>
                      </m:sup>
                    </m:sSup>
                  </m:e>
                </m:d>
                <m:r>
                  <w:rPr>
                    <w:rFonts w:ascii="Cambria Math" w:hAnsi="Cambria Math"/>
                  </w:rPr>
                  <m:t>+b</m:t>
                </m:r>
              </m:oMath>
            </m:oMathPara>
          </w:p>
        </w:tc>
        <w:tc>
          <w:tcPr>
            <w:tcW w:w="805" w:type="dxa"/>
          </w:tcPr>
          <w:p w14:paraId="2251E93B" w14:textId="661D69AE" w:rsidR="004B6B6C" w:rsidRDefault="004B6B6C" w:rsidP="004B6B6C">
            <w:r>
              <w:t>SI - 2</w:t>
            </w:r>
          </w:p>
        </w:tc>
      </w:tr>
      <w:tr w:rsidR="004B6B6C" w14:paraId="3D3695EA" w14:textId="77777777" w:rsidTr="004B6B6C">
        <w:trPr>
          <w:trHeight w:val="791"/>
        </w:trPr>
        <w:tc>
          <w:tcPr>
            <w:tcW w:w="8545" w:type="dxa"/>
          </w:tcPr>
          <w:p w14:paraId="584B30A7" w14:textId="4D65675B" w:rsidR="004B6B6C" w:rsidRDefault="00627A61" w:rsidP="004B6B6C">
            <w:pPr>
              <w:rPr>
                <w:rFonts w:ascii="Calibri" w:eastAsia="Calibri" w:hAnsi="Calibri"/>
              </w:rPr>
            </w:pPr>
            <m:oMathPara>
              <m:oMath>
                <m:nary>
                  <m:naryPr>
                    <m:limLoc m:val="subSup"/>
                    <m:ctrlPr>
                      <w:rPr>
                        <w:rFonts w:ascii="Cambria Math" w:eastAsia="Calibri" w:hAnsi="Cambria Math"/>
                        <w:i/>
                      </w:rPr>
                    </m:ctrlPr>
                  </m:naryPr>
                  <m:sub>
                    <m:r>
                      <w:rPr>
                        <w:rFonts w:ascii="Cambria Math" w:eastAsia="Calibri" w:hAnsi="Cambria Math"/>
                      </w:rPr>
                      <m:t>0</m:t>
                    </m:r>
                  </m:sub>
                  <m:sup>
                    <m:r>
                      <w:rPr>
                        <w:rFonts w:ascii="Cambria Math" w:eastAsia="Calibri" w:hAnsi="Cambria Math"/>
                      </w:rPr>
                      <m:t>T</m:t>
                    </m:r>
                  </m:sup>
                  <m:e>
                    <m:r>
                      <w:rPr>
                        <w:rFonts w:ascii="Cambria Math" w:eastAsia="Calibri" w:hAnsi="Cambria Math"/>
                      </w:rPr>
                      <m:t>f</m:t>
                    </m:r>
                    <m:d>
                      <m:dPr>
                        <m:ctrlPr>
                          <w:rPr>
                            <w:rFonts w:ascii="Cambria Math" w:eastAsia="Calibri" w:hAnsi="Cambria Math"/>
                            <w:i/>
                          </w:rPr>
                        </m:ctrlPr>
                      </m:dPr>
                      <m:e>
                        <m:r>
                          <w:rPr>
                            <w:rFonts w:ascii="Cambria Math" w:eastAsia="Calibri" w:hAnsi="Cambria Math"/>
                          </w:rPr>
                          <m:t>t</m:t>
                        </m:r>
                      </m:e>
                    </m:d>
                    <m:r>
                      <w:rPr>
                        <w:rFonts w:ascii="Cambria Math" w:eastAsia="Calibri" w:hAnsi="Cambria Math"/>
                      </w:rPr>
                      <m:t>dt</m:t>
                    </m:r>
                    <m:r>
                      <w:rPr>
                        <w:rFonts w:ascii="Cambria Math" w:eastAsia="Calibri" w:hAnsi="Cambria Math"/>
                      </w:rPr>
                      <m:t>=</m:t>
                    </m:r>
                    <m:r>
                      <w:rPr>
                        <w:rFonts w:ascii="Cambria Math" w:eastAsia="Calibri" w:hAnsi="Cambria Math"/>
                      </w:rPr>
                      <m:t>T</m:t>
                    </m:r>
                    <m:r>
                      <w:rPr>
                        <w:rFonts w:ascii="Cambria Math" w:eastAsia="Calibri" w:hAnsi="Cambria Math"/>
                      </w:rPr>
                      <m:t xml:space="preserve"> </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1</m:t>
                            </m:r>
                          </m:sub>
                        </m:sSub>
                        <m:r>
                          <w:rPr>
                            <w:rFonts w:ascii="Cambria Math" w:eastAsia="Calibri" w:hAnsi="Cambria Math"/>
                          </w:rPr>
                          <m:t>a</m:t>
                        </m:r>
                        <m:r>
                          <w:rPr>
                            <w:rFonts w:ascii="Cambria Math" w:eastAsia="Calibri" w:hAnsi="Cambria Math"/>
                          </w:rPr>
                          <m:t>+</m:t>
                        </m:r>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2</m:t>
                                </m:r>
                              </m:sub>
                            </m:sSub>
                            <m:r>
                              <w:rPr>
                                <w:rFonts w:ascii="Cambria Math" w:eastAsia="Calibri" w:hAnsi="Cambria Math"/>
                              </w:rPr>
                              <m:t>a</m:t>
                            </m:r>
                          </m:num>
                          <m:den>
                            <m:r>
                              <w:rPr>
                                <w:rFonts w:ascii="Cambria Math" w:eastAsia="Calibri" w:hAnsi="Cambria Math"/>
                              </w:rPr>
                              <m:t>2</m:t>
                            </m:r>
                          </m:den>
                        </m:f>
                        <m:r>
                          <w:rPr>
                            <w:rFonts w:ascii="Cambria Math" w:eastAsia="Calibri" w:hAnsi="Cambria Math"/>
                          </w:rPr>
                          <m:t>T</m:t>
                        </m:r>
                        <m:r>
                          <w:rPr>
                            <w:rFonts w:ascii="Cambria Math" w:eastAsia="Calibri" w:hAnsi="Cambria Math"/>
                          </w:rPr>
                          <m:t>+</m:t>
                        </m:r>
                        <m:r>
                          <w:rPr>
                            <w:rFonts w:ascii="Cambria Math" w:eastAsia="Calibri" w:hAnsi="Cambria Math"/>
                          </w:rPr>
                          <m:t>b</m:t>
                        </m:r>
                      </m:e>
                    </m:d>
                    <m:r>
                      <w:rPr>
                        <w:rFonts w:ascii="Cambria Math" w:eastAsia="Calibri" w:hAnsi="Cambria Math"/>
                      </w:rPr>
                      <m:t>-</m:t>
                    </m:r>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a</m:t>
                            </m:r>
                            <m:r>
                              <w:rPr>
                                <w:rFonts w:ascii="Cambria Math" w:eastAsia="Calibri" w:hAnsi="Cambria Math"/>
                              </w:rPr>
                              <m:t xml:space="preserve"> (</m:t>
                            </m:r>
                            <m:r>
                              <w:rPr>
                                <w:rFonts w:ascii="Cambria Math" w:eastAsia="Calibri" w:hAnsi="Cambria Math"/>
                              </w:rPr>
                              <m:t>A</m:t>
                            </m:r>
                          </m:e>
                          <m:sub>
                            <m:r>
                              <w:rPr>
                                <w:rFonts w:ascii="Cambria Math" w:eastAsia="Calibri" w:hAnsi="Cambria Math"/>
                              </w:rPr>
                              <m:t>1</m:t>
                            </m:r>
                          </m:sub>
                        </m:sSub>
                        <m:r>
                          <w:rPr>
                            <w:rFonts w:ascii="Cambria Math" w:eastAsia="Calibri" w:hAnsi="Cambria Math"/>
                          </w:rPr>
                          <m:t>-</m:t>
                        </m:r>
                        <m:r>
                          <w:rPr>
                            <w:rFonts w:ascii="Cambria Math" w:eastAsia="Calibri" w:hAnsi="Cambria Math"/>
                          </w:rPr>
                          <m:t>1)(</m:t>
                        </m:r>
                        <m:sSup>
                          <m:sSupPr>
                            <m:ctrlPr>
                              <w:rPr>
                                <w:rFonts w:ascii="Cambria Math" w:eastAsia="Calibri" w:hAnsi="Cambria Math"/>
                                <w:i/>
                              </w:rPr>
                            </m:ctrlPr>
                          </m:sSupPr>
                          <m:e>
                            <m:r>
                              <w:rPr>
                                <w:rFonts w:ascii="Cambria Math" w:eastAsia="Calibri" w:hAnsi="Cambria Math"/>
                              </w:rPr>
                              <m:t>e</m:t>
                            </m:r>
                          </m:e>
                          <m:sup>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3</m:t>
                                </m:r>
                              </m:sub>
                            </m:sSub>
                            <m:r>
                              <w:rPr>
                                <w:rFonts w:ascii="Cambria Math" w:eastAsia="Calibri" w:hAnsi="Cambria Math"/>
                              </w:rPr>
                              <m:t>T</m:t>
                            </m:r>
                          </m:sup>
                        </m:sSup>
                        <m:r>
                          <w:rPr>
                            <w:rFonts w:ascii="Cambria Math" w:eastAsia="Calibri" w:hAnsi="Cambria Math"/>
                          </w:rPr>
                          <m:t>-</m:t>
                        </m:r>
                        <m:r>
                          <w:rPr>
                            <w:rFonts w:ascii="Cambria Math" w:eastAsia="Calibri" w:hAnsi="Cambria Math"/>
                          </w:rPr>
                          <m:t>1)</m:t>
                        </m:r>
                      </m:num>
                      <m:den>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3</m:t>
                            </m:r>
                          </m:sub>
                        </m:sSub>
                      </m:den>
                    </m:f>
                  </m:e>
                </m:nary>
              </m:oMath>
            </m:oMathPara>
          </w:p>
        </w:tc>
        <w:tc>
          <w:tcPr>
            <w:tcW w:w="805" w:type="dxa"/>
          </w:tcPr>
          <w:p w14:paraId="5796548D" w14:textId="116C2B9B" w:rsidR="004B6B6C" w:rsidRDefault="004B6B6C" w:rsidP="004B6B6C">
            <w:r>
              <w:t>SI - 3</w:t>
            </w:r>
          </w:p>
        </w:tc>
      </w:tr>
    </w:tbl>
    <w:p w14:paraId="5E338400" w14:textId="2C3D5EE6" w:rsidR="00813CB6" w:rsidRPr="00EC1B16" w:rsidRDefault="00286037">
      <w:r>
        <w:t xml:space="preserve">The combined fouling </w:t>
      </w:r>
      <w:r w:rsidR="00120944">
        <w:t xml:space="preserve">molar </w:t>
      </w:r>
      <m:oMath>
        <m:r>
          <w:rPr>
            <w:rFonts w:ascii="Cambria Math" w:hAnsi="Cambria Math"/>
          </w:rPr>
          <m:t>K</m:t>
        </m:r>
      </m:oMath>
      <w:r w:rsidR="00120944">
        <w:t xml:space="preserve"> reduction formula is shown in Eq. SI-2. </w:t>
      </w:r>
      <w:r w:rsidR="00085E2B">
        <w:t>Eq. SI-3 can be derived by</w:t>
      </w:r>
      <w:r w:rsidR="00AA586D">
        <w:t xml:space="preserve"> integrating Eq. SI-2 </w:t>
      </w:r>
      <w:r w:rsidR="00120944">
        <w:t>during the pre</w:t>
      </w:r>
      <w:r w:rsidR="00274251">
        <w:t xml:space="preserve">-breakthrough period (t, 0 to </w:t>
      </w:r>
      <m:oMath>
        <m:r>
          <w:rPr>
            <w:rFonts w:ascii="Cambria Math" w:hAnsi="Cambria Math"/>
          </w:rPr>
          <m:t>T</m:t>
        </m:r>
      </m:oMath>
      <w:r w:rsidR="00274251">
        <w:t>)</w:t>
      </w:r>
      <w:r w:rsidR="008E7C50">
        <w:t>,</w:t>
      </w:r>
      <w:r w:rsidR="003F7ECD">
        <w:t xml:space="preserve"> </w:t>
      </w:r>
      <w:r w:rsidR="008E7C50">
        <w:t>w</w:t>
      </w:r>
      <w:r w:rsidR="00EC1B16">
        <w:t xml:space="preserve">here </w:t>
      </w:r>
      <w:r w:rsidR="008F2427">
        <w:t>Karls</w:t>
      </w:r>
      <w:r w:rsidR="00281ED2">
        <w:t>ruhe fouling parameters</w:t>
      </w:r>
      <w:r w:rsidR="00EC1B16">
        <w:t xml:space="preserve"> </w:t>
      </w:r>
      <w:r w:rsidR="00AD087D">
        <w:t>are</w:t>
      </w:r>
      <w:r w:rsidR="00281ED2">
        <w:t xml:space="preserve"> A</w:t>
      </w:r>
      <w:r w:rsidR="00281ED2">
        <w:rPr>
          <w:vertAlign w:val="subscript"/>
        </w:rPr>
        <w:t>1</w:t>
      </w:r>
      <w:r w:rsidR="00281ED2">
        <w:t xml:space="preserve"> = 0.650</w:t>
      </w:r>
      <w:r w:rsidR="00AD087D">
        <w:t>,</w:t>
      </w:r>
      <w:r w:rsidR="00281ED2">
        <w:t xml:space="preserve"> A</w:t>
      </w:r>
      <w:r w:rsidR="00281ED2">
        <w:rPr>
          <w:vertAlign w:val="subscript"/>
        </w:rPr>
        <w:t>2</w:t>
      </w:r>
      <w:r w:rsidR="00281ED2">
        <w:t xml:space="preserve"> = </w:t>
      </w:r>
      <w:r w:rsidR="004C7131">
        <w:t>-</w:t>
      </w:r>
      <w:r w:rsidR="000318B1">
        <w:t>6.71E-7 min</w:t>
      </w:r>
      <w:r w:rsidR="000318B1">
        <w:softHyphen/>
      </w:r>
      <w:r w:rsidR="000318B1">
        <w:rPr>
          <w:vertAlign w:val="superscript"/>
        </w:rPr>
        <w:t>-1</w:t>
      </w:r>
      <w:r w:rsidR="00AD087D">
        <w:t>,</w:t>
      </w:r>
      <w:r w:rsidR="00EC1B16">
        <w:t xml:space="preserve"> and</w:t>
      </w:r>
      <w:r w:rsidR="000318B1">
        <w:t xml:space="preserve"> A</w:t>
      </w:r>
      <w:r w:rsidR="000318B1">
        <w:softHyphen/>
      </w:r>
      <w:r w:rsidR="000318B1">
        <w:rPr>
          <w:vertAlign w:val="subscript"/>
        </w:rPr>
        <w:t>3</w:t>
      </w:r>
      <w:r w:rsidR="000318B1">
        <w:t xml:space="preserve"> = </w:t>
      </w:r>
      <w:r w:rsidR="004C7131">
        <w:t>-</w:t>
      </w:r>
      <w:r w:rsidR="000318B1">
        <w:t>1E-4</w:t>
      </w:r>
      <w:r w:rsidR="009A30C0">
        <w:t xml:space="preserve"> min</w:t>
      </w:r>
      <w:r w:rsidR="009A30C0">
        <w:rPr>
          <w:vertAlign w:val="superscript"/>
        </w:rPr>
        <w:t>-1</w:t>
      </w:r>
      <w:r w:rsidR="00EC1B16">
        <w:t xml:space="preserve">. </w:t>
      </w:r>
      <w:r w:rsidR="003C524C">
        <w:t xml:space="preserve">Previously derived </w:t>
      </w:r>
      <m:oMath>
        <m:r>
          <w:rPr>
            <w:rFonts w:ascii="Cambria Math" w:hAnsi="Cambria Math"/>
          </w:rPr>
          <m:t>a</m:t>
        </m:r>
      </m:oMath>
      <w:r w:rsidR="003C524C">
        <w:t xml:space="preserve"> and </w:t>
      </w:r>
      <m:oMath>
        <m:r>
          <w:rPr>
            <w:rFonts w:ascii="Cambria Math" w:hAnsi="Cambria Math"/>
          </w:rPr>
          <m:t>b</m:t>
        </m:r>
      </m:oMath>
      <w:r w:rsidR="003C524C">
        <w:t xml:space="preserve"> parameters are shown in Table SI-1 which were developed in Burkhardt et al. 2022. </w:t>
      </w:r>
      <w:r w:rsidR="0064450F">
        <w:t xml:space="preserve">To get the average impact the results of Eq. SI-3 must be divided by </w:t>
      </w:r>
      <m:oMath>
        <m:r>
          <w:rPr>
            <w:rFonts w:ascii="Cambria Math" w:hAnsi="Cambria Math"/>
          </w:rPr>
          <m:t>T</m:t>
        </m:r>
      </m:oMath>
      <w:r w:rsidR="0064450F">
        <w:t xml:space="preserve"> </w:t>
      </w:r>
      <w:r w:rsidR="00F30A59">
        <w:t>and the inverse of th</w:t>
      </w:r>
      <w:r w:rsidR="00597162">
        <w:t>ese</w:t>
      </w:r>
      <w:r w:rsidR="00F30A59">
        <w:t xml:space="preserve"> value</w:t>
      </w:r>
      <w:r w:rsidR="00597162">
        <w:t>s</w:t>
      </w:r>
      <w:r w:rsidR="00F30A59">
        <w:t xml:space="preserve"> </w:t>
      </w:r>
      <w:r w:rsidR="002D0245">
        <w:t>will give you the factor</w:t>
      </w:r>
      <w:r w:rsidR="00597162">
        <w:t>s</w:t>
      </w:r>
      <w:r w:rsidR="002D0245">
        <w:t xml:space="preserve"> for multiplying estimated Freundlich </w:t>
      </w:r>
      <m:oMath>
        <m:r>
          <w:rPr>
            <w:rFonts w:ascii="Cambria Math" w:hAnsi="Cambria Math"/>
          </w:rPr>
          <m:t>K</m:t>
        </m:r>
      </m:oMath>
      <w:r w:rsidR="00597162">
        <w:t xml:space="preserve">s by to capture effective unfouled capacities. These effective unfouled capacities are </w:t>
      </w:r>
      <w:r w:rsidR="0064311F">
        <w:t>supplied to the model and are presented in the main body of this work.</w:t>
      </w:r>
    </w:p>
    <w:p w14:paraId="6C4494D1" w14:textId="28F3FCA3" w:rsidR="00726014" w:rsidRDefault="00726014" w:rsidP="00726014">
      <w:pPr>
        <w:pStyle w:val="Caption"/>
        <w:keepNext/>
      </w:pPr>
      <w:r>
        <w:t xml:space="preserve">Table SI- </w:t>
      </w:r>
      <w:r w:rsidR="00627A61">
        <w:fldChar w:fldCharType="begin"/>
      </w:r>
      <w:r w:rsidR="00627A61">
        <w:instrText xml:space="preserve"> SEQ Table_SI- \* ARABIC </w:instrText>
      </w:r>
      <w:r w:rsidR="00627A61">
        <w:fldChar w:fldCharType="separate"/>
      </w:r>
      <w:r>
        <w:rPr>
          <w:noProof/>
        </w:rPr>
        <w:t>1</w:t>
      </w:r>
      <w:r w:rsidR="00627A61">
        <w:rPr>
          <w:noProof/>
        </w:rPr>
        <w:fldChar w:fldCharType="end"/>
      </w:r>
      <w:r>
        <w:t>: PFAS specific fouling parameters (taken from Burkhardt et al. 2022)</w:t>
      </w:r>
    </w:p>
    <w:tbl>
      <w:tblPr>
        <w:tblStyle w:val="TableGrid"/>
        <w:tblW w:w="9445" w:type="dxa"/>
        <w:tblLook w:val="04A0" w:firstRow="1" w:lastRow="0" w:firstColumn="1" w:lastColumn="0" w:noHBand="0" w:noVBand="1"/>
      </w:tblPr>
      <w:tblGrid>
        <w:gridCol w:w="4315"/>
        <w:gridCol w:w="1440"/>
        <w:gridCol w:w="1710"/>
        <w:gridCol w:w="1980"/>
      </w:tblGrid>
      <w:tr w:rsidR="00BA474C" w:rsidRPr="00552759" w14:paraId="04FE2AB3" w14:textId="77777777" w:rsidTr="00BA474C">
        <w:tc>
          <w:tcPr>
            <w:tcW w:w="4315" w:type="dxa"/>
            <w:vMerge w:val="restart"/>
            <w:vAlign w:val="bottom"/>
          </w:tcPr>
          <w:p w14:paraId="5FCCA635" w14:textId="77777777" w:rsidR="00BA474C" w:rsidRPr="00552759" w:rsidRDefault="00BA474C">
            <w:pPr>
              <w:jc w:val="center"/>
              <w:rPr>
                <w:b/>
                <w:sz w:val="20"/>
              </w:rPr>
            </w:pPr>
            <w:r w:rsidRPr="00552759">
              <w:rPr>
                <w:b/>
                <w:sz w:val="20"/>
              </w:rPr>
              <w:t>Compound (acronym)</w:t>
            </w:r>
          </w:p>
        </w:tc>
        <w:tc>
          <w:tcPr>
            <w:tcW w:w="1440" w:type="dxa"/>
            <w:vMerge w:val="restart"/>
            <w:vAlign w:val="bottom"/>
          </w:tcPr>
          <w:p w14:paraId="49112FDF" w14:textId="77777777" w:rsidR="00BA474C" w:rsidRPr="00552759" w:rsidRDefault="00BA474C">
            <w:pPr>
              <w:jc w:val="center"/>
              <w:rPr>
                <w:b/>
                <w:sz w:val="20"/>
              </w:rPr>
            </w:pPr>
            <w:r w:rsidRPr="00552759">
              <w:rPr>
                <w:b/>
                <w:sz w:val="20"/>
              </w:rPr>
              <w:t>CAS#</w:t>
            </w:r>
          </w:p>
        </w:tc>
        <w:tc>
          <w:tcPr>
            <w:tcW w:w="3690" w:type="dxa"/>
            <w:gridSpan w:val="2"/>
          </w:tcPr>
          <w:p w14:paraId="305D43C8" w14:textId="77777777" w:rsidR="00BA474C" w:rsidRDefault="00BA474C">
            <w:pPr>
              <w:jc w:val="center"/>
              <w:rPr>
                <w:b/>
                <w:sz w:val="20"/>
              </w:rPr>
            </w:pPr>
            <w:r>
              <w:rPr>
                <w:b/>
                <w:sz w:val="20"/>
              </w:rPr>
              <w:t>QSPR Fouling Parameters</w:t>
            </w:r>
          </w:p>
        </w:tc>
      </w:tr>
      <w:tr w:rsidR="00BA474C" w:rsidRPr="00552759" w14:paraId="79129497" w14:textId="77777777" w:rsidTr="00BA474C">
        <w:tc>
          <w:tcPr>
            <w:tcW w:w="4315" w:type="dxa"/>
            <w:vMerge/>
            <w:vAlign w:val="bottom"/>
          </w:tcPr>
          <w:p w14:paraId="25B8BCBE" w14:textId="77777777" w:rsidR="00BA474C" w:rsidRPr="00552759" w:rsidRDefault="00BA474C">
            <w:pPr>
              <w:jc w:val="center"/>
              <w:rPr>
                <w:b/>
                <w:sz w:val="20"/>
              </w:rPr>
            </w:pPr>
          </w:p>
        </w:tc>
        <w:tc>
          <w:tcPr>
            <w:tcW w:w="1440" w:type="dxa"/>
            <w:vMerge/>
            <w:vAlign w:val="bottom"/>
          </w:tcPr>
          <w:p w14:paraId="3B2D82D7" w14:textId="77777777" w:rsidR="00BA474C" w:rsidRPr="00552759" w:rsidRDefault="00BA474C">
            <w:pPr>
              <w:jc w:val="center"/>
              <w:rPr>
                <w:b/>
                <w:sz w:val="20"/>
              </w:rPr>
            </w:pPr>
          </w:p>
        </w:tc>
        <w:tc>
          <w:tcPr>
            <w:tcW w:w="1710" w:type="dxa"/>
          </w:tcPr>
          <w:p w14:paraId="1CD7D216" w14:textId="77777777" w:rsidR="00BA474C" w:rsidRPr="00552759" w:rsidRDefault="00BA474C">
            <w:pPr>
              <w:jc w:val="center"/>
              <w:rPr>
                <w:b/>
                <w:sz w:val="20"/>
              </w:rPr>
            </w:pPr>
            <w:r>
              <w:rPr>
                <w:b/>
                <w:sz w:val="20"/>
              </w:rPr>
              <w:t>a</w:t>
            </w:r>
          </w:p>
        </w:tc>
        <w:tc>
          <w:tcPr>
            <w:tcW w:w="1980" w:type="dxa"/>
          </w:tcPr>
          <w:p w14:paraId="1EA3481F" w14:textId="77777777" w:rsidR="00BA474C" w:rsidRPr="00552759" w:rsidRDefault="00BA474C">
            <w:pPr>
              <w:jc w:val="center"/>
              <w:rPr>
                <w:b/>
                <w:sz w:val="20"/>
              </w:rPr>
            </w:pPr>
            <w:r>
              <w:rPr>
                <w:b/>
                <w:sz w:val="20"/>
              </w:rPr>
              <w:t>b</w:t>
            </w:r>
          </w:p>
        </w:tc>
      </w:tr>
      <w:tr w:rsidR="00BA474C" w14:paraId="23E7F3EC" w14:textId="77777777" w:rsidTr="00BA474C">
        <w:tc>
          <w:tcPr>
            <w:tcW w:w="4315" w:type="dxa"/>
            <w:vAlign w:val="center"/>
          </w:tcPr>
          <w:p w14:paraId="58DB620F" w14:textId="77777777" w:rsidR="00BA474C" w:rsidRPr="0077306C" w:rsidRDefault="00BA474C">
            <w:r w:rsidRPr="0077306C">
              <w:t>Perfluorobutanoic acid (PFBA)</w:t>
            </w:r>
          </w:p>
        </w:tc>
        <w:tc>
          <w:tcPr>
            <w:tcW w:w="1440" w:type="dxa"/>
            <w:vAlign w:val="center"/>
          </w:tcPr>
          <w:p w14:paraId="734DC75E" w14:textId="77777777" w:rsidR="00BA474C" w:rsidRDefault="00BA474C">
            <w:pPr>
              <w:jc w:val="center"/>
            </w:pPr>
            <w:r>
              <w:t>375-22-4</w:t>
            </w:r>
          </w:p>
        </w:tc>
        <w:tc>
          <w:tcPr>
            <w:tcW w:w="1710" w:type="dxa"/>
            <w:vAlign w:val="center"/>
          </w:tcPr>
          <w:p w14:paraId="7CAB4220" w14:textId="77777777" w:rsidR="00BA474C" w:rsidRPr="00356783" w:rsidRDefault="00BA474C">
            <w:pPr>
              <w:jc w:val="center"/>
            </w:pPr>
            <w:r>
              <w:rPr>
                <w:color w:val="000000"/>
              </w:rPr>
              <w:t>0.82</w:t>
            </w:r>
          </w:p>
        </w:tc>
        <w:tc>
          <w:tcPr>
            <w:tcW w:w="1980" w:type="dxa"/>
            <w:vAlign w:val="center"/>
          </w:tcPr>
          <w:p w14:paraId="5114BEC9" w14:textId="77777777" w:rsidR="00BA474C" w:rsidRPr="00356783" w:rsidRDefault="00BA474C">
            <w:pPr>
              <w:jc w:val="center"/>
            </w:pPr>
            <w:r>
              <w:rPr>
                <w:color w:val="000000"/>
              </w:rPr>
              <w:t>0.12</w:t>
            </w:r>
          </w:p>
        </w:tc>
      </w:tr>
      <w:tr w:rsidR="00BA474C" w14:paraId="3EAD5AAE" w14:textId="77777777" w:rsidTr="00BA474C">
        <w:tc>
          <w:tcPr>
            <w:tcW w:w="4315" w:type="dxa"/>
            <w:vAlign w:val="center"/>
          </w:tcPr>
          <w:p w14:paraId="1485627A" w14:textId="77777777" w:rsidR="00BA474C" w:rsidRPr="0077306C" w:rsidRDefault="00BA474C">
            <w:r w:rsidRPr="0077306C">
              <w:t>Perfluoropentanoic acid (PFPeA)</w:t>
            </w:r>
          </w:p>
        </w:tc>
        <w:tc>
          <w:tcPr>
            <w:tcW w:w="1440" w:type="dxa"/>
            <w:vAlign w:val="center"/>
          </w:tcPr>
          <w:p w14:paraId="5C1FAF92" w14:textId="77777777" w:rsidR="00BA474C" w:rsidRDefault="00BA474C">
            <w:pPr>
              <w:jc w:val="center"/>
            </w:pPr>
            <w:r>
              <w:t>2706-90-3</w:t>
            </w:r>
          </w:p>
        </w:tc>
        <w:tc>
          <w:tcPr>
            <w:tcW w:w="1710" w:type="dxa"/>
            <w:vAlign w:val="center"/>
          </w:tcPr>
          <w:p w14:paraId="45824E56" w14:textId="77777777" w:rsidR="00BA474C" w:rsidRPr="00356783" w:rsidRDefault="00BA474C">
            <w:pPr>
              <w:jc w:val="center"/>
            </w:pPr>
            <w:r>
              <w:rPr>
                <w:color w:val="000000"/>
              </w:rPr>
              <w:t>0.67</w:t>
            </w:r>
          </w:p>
        </w:tc>
        <w:tc>
          <w:tcPr>
            <w:tcW w:w="1980" w:type="dxa"/>
            <w:vAlign w:val="center"/>
          </w:tcPr>
          <w:p w14:paraId="3304152E" w14:textId="77777777" w:rsidR="00BA474C" w:rsidRPr="00356783" w:rsidRDefault="00BA474C">
            <w:pPr>
              <w:jc w:val="center"/>
            </w:pPr>
            <w:r>
              <w:rPr>
                <w:color w:val="000000"/>
              </w:rPr>
              <w:t>0.19</w:t>
            </w:r>
          </w:p>
        </w:tc>
      </w:tr>
      <w:tr w:rsidR="00BA474C" w14:paraId="4B2A9EF8" w14:textId="77777777" w:rsidTr="00BA474C">
        <w:tc>
          <w:tcPr>
            <w:tcW w:w="4315" w:type="dxa"/>
            <w:vAlign w:val="center"/>
          </w:tcPr>
          <w:p w14:paraId="1B7C9E4E" w14:textId="1BBAD18A" w:rsidR="00BA474C" w:rsidRPr="00AA6A53" w:rsidRDefault="00BA474C">
            <w:r w:rsidRPr="00AA6A53">
              <w:t>Perfluorohexanoic acid (PFHxA)</w:t>
            </w:r>
          </w:p>
        </w:tc>
        <w:tc>
          <w:tcPr>
            <w:tcW w:w="1440" w:type="dxa"/>
            <w:vAlign w:val="center"/>
          </w:tcPr>
          <w:p w14:paraId="16D1C8B1" w14:textId="77777777" w:rsidR="00BA474C" w:rsidRDefault="00BA474C">
            <w:pPr>
              <w:jc w:val="center"/>
            </w:pPr>
            <w:r>
              <w:t>307-24-4</w:t>
            </w:r>
          </w:p>
        </w:tc>
        <w:tc>
          <w:tcPr>
            <w:tcW w:w="1710" w:type="dxa"/>
            <w:vAlign w:val="center"/>
          </w:tcPr>
          <w:p w14:paraId="12E7F9A0" w14:textId="77777777" w:rsidR="00BA474C" w:rsidRPr="00356783" w:rsidRDefault="00BA474C">
            <w:pPr>
              <w:jc w:val="center"/>
            </w:pPr>
            <w:r>
              <w:rPr>
                <w:color w:val="000000"/>
              </w:rPr>
              <w:t>0.55</w:t>
            </w:r>
          </w:p>
        </w:tc>
        <w:tc>
          <w:tcPr>
            <w:tcW w:w="1980" w:type="dxa"/>
            <w:vAlign w:val="center"/>
          </w:tcPr>
          <w:p w14:paraId="686022F9" w14:textId="77777777" w:rsidR="00BA474C" w:rsidRPr="00356783" w:rsidRDefault="00BA474C">
            <w:pPr>
              <w:jc w:val="center"/>
            </w:pPr>
            <w:r>
              <w:rPr>
                <w:color w:val="000000"/>
              </w:rPr>
              <w:t>0.28</w:t>
            </w:r>
          </w:p>
        </w:tc>
      </w:tr>
      <w:tr w:rsidR="00BA474C" w14:paraId="570CF444" w14:textId="77777777" w:rsidTr="00BA474C">
        <w:tc>
          <w:tcPr>
            <w:tcW w:w="4315" w:type="dxa"/>
            <w:vAlign w:val="center"/>
          </w:tcPr>
          <w:p w14:paraId="3D217B3E" w14:textId="6905672F" w:rsidR="00BA474C" w:rsidRPr="00AA6A53" w:rsidRDefault="00BA474C">
            <w:pPr>
              <w:rPr>
                <w:color w:val="000000"/>
              </w:rPr>
            </w:pPr>
            <w:r w:rsidRPr="00AA6A53">
              <w:rPr>
                <w:color w:val="000000"/>
              </w:rPr>
              <w:t>Perfluoroheptanoic acid (PFHpA)</w:t>
            </w:r>
          </w:p>
        </w:tc>
        <w:tc>
          <w:tcPr>
            <w:tcW w:w="1440" w:type="dxa"/>
            <w:vAlign w:val="center"/>
          </w:tcPr>
          <w:p w14:paraId="4881C99F" w14:textId="77777777" w:rsidR="00BA474C" w:rsidRDefault="00BA474C">
            <w:pPr>
              <w:jc w:val="center"/>
            </w:pPr>
            <w:r>
              <w:t>375-85-9</w:t>
            </w:r>
          </w:p>
        </w:tc>
        <w:tc>
          <w:tcPr>
            <w:tcW w:w="1710" w:type="dxa"/>
            <w:vAlign w:val="center"/>
          </w:tcPr>
          <w:p w14:paraId="12BD4A0F" w14:textId="77777777" w:rsidR="00BA474C" w:rsidRPr="00356783" w:rsidRDefault="00BA474C">
            <w:pPr>
              <w:jc w:val="center"/>
            </w:pPr>
            <w:r>
              <w:rPr>
                <w:color w:val="000000"/>
              </w:rPr>
              <w:t>0.44</w:t>
            </w:r>
          </w:p>
        </w:tc>
        <w:tc>
          <w:tcPr>
            <w:tcW w:w="1980" w:type="dxa"/>
            <w:vAlign w:val="center"/>
          </w:tcPr>
          <w:p w14:paraId="02CEEAA9" w14:textId="77777777" w:rsidR="00BA474C" w:rsidRPr="00356783" w:rsidRDefault="00BA474C">
            <w:pPr>
              <w:jc w:val="center"/>
            </w:pPr>
            <w:r>
              <w:rPr>
                <w:color w:val="000000"/>
              </w:rPr>
              <w:t>0.36</w:t>
            </w:r>
          </w:p>
        </w:tc>
      </w:tr>
      <w:tr w:rsidR="00BA474C" w14:paraId="49509D03" w14:textId="77777777" w:rsidTr="00BA474C">
        <w:tc>
          <w:tcPr>
            <w:tcW w:w="4315" w:type="dxa"/>
            <w:vAlign w:val="center"/>
          </w:tcPr>
          <w:p w14:paraId="2703A841" w14:textId="0F545DEE" w:rsidR="00BA474C" w:rsidRPr="00AA6A53" w:rsidRDefault="00BA474C">
            <w:pPr>
              <w:rPr>
                <w:color w:val="000000"/>
              </w:rPr>
            </w:pPr>
            <w:r w:rsidRPr="00AA6A53">
              <w:rPr>
                <w:color w:val="000000"/>
              </w:rPr>
              <w:t>Perfluorooctanoic acid (PFOA)</w:t>
            </w:r>
          </w:p>
        </w:tc>
        <w:tc>
          <w:tcPr>
            <w:tcW w:w="1440" w:type="dxa"/>
            <w:vAlign w:val="center"/>
          </w:tcPr>
          <w:p w14:paraId="525A7E09" w14:textId="77777777" w:rsidR="00BA474C" w:rsidRDefault="00BA474C">
            <w:pPr>
              <w:jc w:val="center"/>
            </w:pPr>
            <w:r>
              <w:t>335-67-1</w:t>
            </w:r>
          </w:p>
        </w:tc>
        <w:tc>
          <w:tcPr>
            <w:tcW w:w="1710" w:type="dxa"/>
            <w:vAlign w:val="center"/>
          </w:tcPr>
          <w:p w14:paraId="5C2D3E81" w14:textId="77777777" w:rsidR="00BA474C" w:rsidRPr="00356783" w:rsidRDefault="00BA474C">
            <w:pPr>
              <w:jc w:val="center"/>
            </w:pPr>
            <w:r>
              <w:rPr>
                <w:color w:val="000000"/>
              </w:rPr>
              <w:t>0.34</w:t>
            </w:r>
          </w:p>
        </w:tc>
        <w:tc>
          <w:tcPr>
            <w:tcW w:w="1980" w:type="dxa"/>
            <w:vAlign w:val="center"/>
          </w:tcPr>
          <w:p w14:paraId="4EC3D1B3" w14:textId="77777777" w:rsidR="00BA474C" w:rsidRPr="00356783" w:rsidRDefault="00BA474C">
            <w:pPr>
              <w:jc w:val="center"/>
            </w:pPr>
            <w:r>
              <w:rPr>
                <w:color w:val="000000"/>
              </w:rPr>
              <w:t>0.44</w:t>
            </w:r>
          </w:p>
        </w:tc>
      </w:tr>
      <w:tr w:rsidR="00BA474C" w14:paraId="0C555979" w14:textId="77777777" w:rsidTr="00BA474C">
        <w:tc>
          <w:tcPr>
            <w:tcW w:w="4315" w:type="dxa"/>
            <w:vAlign w:val="center"/>
          </w:tcPr>
          <w:p w14:paraId="34A465E4" w14:textId="32A41D7F" w:rsidR="00BA474C" w:rsidRPr="00AA6A53" w:rsidRDefault="00BA474C">
            <w:pPr>
              <w:rPr>
                <w:color w:val="000000"/>
              </w:rPr>
            </w:pPr>
            <w:r w:rsidRPr="00AA6A53">
              <w:rPr>
                <w:color w:val="000000"/>
              </w:rPr>
              <w:t>Perfluorononanoic acid</w:t>
            </w:r>
            <w:r w:rsidRPr="00AA6A53">
              <w:rPr>
                <w:color w:val="000000"/>
                <w:vertAlign w:val="superscript"/>
              </w:rPr>
              <w:t xml:space="preserve"> </w:t>
            </w:r>
            <w:r w:rsidRPr="00AA6A53">
              <w:rPr>
                <w:color w:val="000000"/>
              </w:rPr>
              <w:t>(PFNA)</w:t>
            </w:r>
          </w:p>
        </w:tc>
        <w:tc>
          <w:tcPr>
            <w:tcW w:w="1440" w:type="dxa"/>
            <w:vAlign w:val="center"/>
          </w:tcPr>
          <w:p w14:paraId="21E5A197" w14:textId="77777777" w:rsidR="00BA474C" w:rsidRDefault="00BA474C">
            <w:pPr>
              <w:jc w:val="center"/>
            </w:pPr>
            <w:r>
              <w:t>375-95-1</w:t>
            </w:r>
          </w:p>
        </w:tc>
        <w:tc>
          <w:tcPr>
            <w:tcW w:w="1710" w:type="dxa"/>
            <w:vAlign w:val="center"/>
          </w:tcPr>
          <w:p w14:paraId="41A4699A" w14:textId="77777777" w:rsidR="00BA474C" w:rsidRPr="00356783" w:rsidRDefault="00BA474C">
            <w:pPr>
              <w:jc w:val="center"/>
            </w:pPr>
            <w:r>
              <w:rPr>
                <w:color w:val="000000"/>
              </w:rPr>
              <w:t>0.24</w:t>
            </w:r>
          </w:p>
        </w:tc>
        <w:tc>
          <w:tcPr>
            <w:tcW w:w="1980" w:type="dxa"/>
            <w:vAlign w:val="center"/>
          </w:tcPr>
          <w:p w14:paraId="5B7400F3" w14:textId="77777777" w:rsidR="00BA474C" w:rsidRPr="00356783" w:rsidRDefault="00BA474C">
            <w:pPr>
              <w:jc w:val="center"/>
            </w:pPr>
            <w:r>
              <w:rPr>
                <w:color w:val="000000"/>
              </w:rPr>
              <w:t>0.53</w:t>
            </w:r>
          </w:p>
        </w:tc>
      </w:tr>
      <w:tr w:rsidR="00BA474C" w14:paraId="1A6788F4" w14:textId="77777777" w:rsidTr="00BA474C">
        <w:tc>
          <w:tcPr>
            <w:tcW w:w="4315" w:type="dxa"/>
            <w:vAlign w:val="center"/>
          </w:tcPr>
          <w:p w14:paraId="41563FB6" w14:textId="5D0C6727" w:rsidR="00BA474C" w:rsidRPr="00AA6A53" w:rsidRDefault="00BA474C">
            <w:pPr>
              <w:rPr>
                <w:color w:val="000000"/>
              </w:rPr>
            </w:pPr>
            <w:r w:rsidRPr="00AA6A53">
              <w:rPr>
                <w:color w:val="000000"/>
              </w:rPr>
              <w:t>Perfluorodecanoic acid (PFDA)</w:t>
            </w:r>
          </w:p>
        </w:tc>
        <w:tc>
          <w:tcPr>
            <w:tcW w:w="1440" w:type="dxa"/>
            <w:vAlign w:val="center"/>
          </w:tcPr>
          <w:p w14:paraId="24D71145" w14:textId="77777777" w:rsidR="00BA474C" w:rsidRDefault="00BA474C">
            <w:pPr>
              <w:jc w:val="center"/>
            </w:pPr>
            <w:r>
              <w:t>335-76-2</w:t>
            </w:r>
          </w:p>
        </w:tc>
        <w:tc>
          <w:tcPr>
            <w:tcW w:w="1710" w:type="dxa"/>
            <w:vAlign w:val="center"/>
          </w:tcPr>
          <w:p w14:paraId="6A8E891D" w14:textId="77777777" w:rsidR="00BA474C" w:rsidRPr="00356783" w:rsidRDefault="00BA474C">
            <w:pPr>
              <w:jc w:val="center"/>
            </w:pPr>
            <w:r>
              <w:rPr>
                <w:color w:val="000000"/>
              </w:rPr>
              <w:t>0.17</w:t>
            </w:r>
          </w:p>
        </w:tc>
        <w:tc>
          <w:tcPr>
            <w:tcW w:w="1980" w:type="dxa"/>
            <w:vAlign w:val="center"/>
          </w:tcPr>
          <w:p w14:paraId="792EFB31" w14:textId="77777777" w:rsidR="00BA474C" w:rsidRPr="00356783" w:rsidRDefault="00BA474C">
            <w:pPr>
              <w:jc w:val="center"/>
            </w:pPr>
            <w:r>
              <w:rPr>
                <w:color w:val="000000"/>
              </w:rPr>
              <w:t>0.61</w:t>
            </w:r>
          </w:p>
        </w:tc>
      </w:tr>
      <w:tr w:rsidR="00BA474C" w14:paraId="3E95EF96" w14:textId="77777777" w:rsidTr="00BA474C">
        <w:tc>
          <w:tcPr>
            <w:tcW w:w="4315" w:type="dxa"/>
            <w:vAlign w:val="center"/>
          </w:tcPr>
          <w:p w14:paraId="10FDBFC0" w14:textId="3FDE3117" w:rsidR="00BA474C" w:rsidRPr="00AA6A53" w:rsidRDefault="00BA474C">
            <w:r w:rsidRPr="00AA6A53">
              <w:rPr>
                <w:color w:val="000000"/>
              </w:rPr>
              <w:t>Perfluorobutanesulfonic acid (PFBS)</w:t>
            </w:r>
          </w:p>
        </w:tc>
        <w:tc>
          <w:tcPr>
            <w:tcW w:w="1440" w:type="dxa"/>
            <w:vAlign w:val="center"/>
          </w:tcPr>
          <w:p w14:paraId="71B1EAAF" w14:textId="77777777" w:rsidR="00BA474C" w:rsidRDefault="00BA474C">
            <w:pPr>
              <w:jc w:val="center"/>
            </w:pPr>
            <w:r>
              <w:t>375-73-5</w:t>
            </w:r>
          </w:p>
        </w:tc>
        <w:tc>
          <w:tcPr>
            <w:tcW w:w="1710" w:type="dxa"/>
            <w:vAlign w:val="center"/>
          </w:tcPr>
          <w:p w14:paraId="3B0D2FBD" w14:textId="77777777" w:rsidR="00BA474C" w:rsidRPr="00356783" w:rsidRDefault="00BA474C">
            <w:pPr>
              <w:jc w:val="center"/>
            </w:pPr>
            <w:r>
              <w:rPr>
                <w:color w:val="000000"/>
              </w:rPr>
              <w:t>0.68</w:t>
            </w:r>
          </w:p>
        </w:tc>
        <w:tc>
          <w:tcPr>
            <w:tcW w:w="1980" w:type="dxa"/>
            <w:vAlign w:val="center"/>
          </w:tcPr>
          <w:p w14:paraId="03ED384F" w14:textId="77777777" w:rsidR="00BA474C" w:rsidRPr="00356783" w:rsidRDefault="00BA474C">
            <w:pPr>
              <w:jc w:val="center"/>
            </w:pPr>
            <w:r>
              <w:rPr>
                <w:color w:val="000000"/>
              </w:rPr>
              <w:t>0.24</w:t>
            </w:r>
          </w:p>
        </w:tc>
      </w:tr>
      <w:tr w:rsidR="00BA474C" w14:paraId="610A5B1D" w14:textId="77777777" w:rsidTr="00BA474C">
        <w:tc>
          <w:tcPr>
            <w:tcW w:w="4315" w:type="dxa"/>
            <w:vAlign w:val="center"/>
          </w:tcPr>
          <w:p w14:paraId="191532DF" w14:textId="4A0E04BD" w:rsidR="00BA474C" w:rsidRPr="00AA6A53" w:rsidRDefault="00BA474C">
            <w:r w:rsidRPr="00AA6A53">
              <w:t>Perfluorohexanesulfonic acid (PFHxS)</w:t>
            </w:r>
          </w:p>
        </w:tc>
        <w:tc>
          <w:tcPr>
            <w:tcW w:w="1440" w:type="dxa"/>
            <w:vAlign w:val="center"/>
          </w:tcPr>
          <w:p w14:paraId="5D4D65A2" w14:textId="77777777" w:rsidR="00BA474C" w:rsidRDefault="00BA474C">
            <w:pPr>
              <w:jc w:val="center"/>
            </w:pPr>
            <w:r>
              <w:t>355-46-4</w:t>
            </w:r>
          </w:p>
        </w:tc>
        <w:tc>
          <w:tcPr>
            <w:tcW w:w="1710" w:type="dxa"/>
            <w:vAlign w:val="center"/>
          </w:tcPr>
          <w:p w14:paraId="274E2D12" w14:textId="77777777" w:rsidR="00BA474C" w:rsidRPr="00356783" w:rsidRDefault="00BA474C">
            <w:pPr>
              <w:jc w:val="center"/>
            </w:pPr>
            <w:r>
              <w:rPr>
                <w:color w:val="000000"/>
              </w:rPr>
              <w:t>0.44</w:t>
            </w:r>
          </w:p>
        </w:tc>
        <w:tc>
          <w:tcPr>
            <w:tcW w:w="1980" w:type="dxa"/>
            <w:vAlign w:val="center"/>
          </w:tcPr>
          <w:p w14:paraId="7D23CA07" w14:textId="77777777" w:rsidR="00BA474C" w:rsidRPr="00356783" w:rsidRDefault="00BA474C">
            <w:pPr>
              <w:jc w:val="center"/>
            </w:pPr>
            <w:r>
              <w:rPr>
                <w:color w:val="000000"/>
              </w:rPr>
              <w:t>0.48</w:t>
            </w:r>
          </w:p>
        </w:tc>
      </w:tr>
      <w:tr w:rsidR="00BA474C" w14:paraId="2781FA61" w14:textId="77777777" w:rsidTr="00BA474C">
        <w:tc>
          <w:tcPr>
            <w:tcW w:w="4315" w:type="dxa"/>
            <w:vAlign w:val="center"/>
          </w:tcPr>
          <w:p w14:paraId="65564904" w14:textId="16D8A825" w:rsidR="00BA474C" w:rsidRPr="00AA6A53" w:rsidRDefault="00BA474C">
            <w:r w:rsidRPr="00AA6A53">
              <w:t>Perfluorooctanesulfonic acid (PFOS)</w:t>
            </w:r>
          </w:p>
        </w:tc>
        <w:tc>
          <w:tcPr>
            <w:tcW w:w="1440" w:type="dxa"/>
            <w:vAlign w:val="center"/>
          </w:tcPr>
          <w:p w14:paraId="3A3C045B" w14:textId="77777777" w:rsidR="00BA474C" w:rsidRDefault="00BA474C">
            <w:pPr>
              <w:jc w:val="center"/>
            </w:pPr>
            <w:r>
              <w:t>1763-23-1</w:t>
            </w:r>
          </w:p>
        </w:tc>
        <w:tc>
          <w:tcPr>
            <w:tcW w:w="1710" w:type="dxa"/>
            <w:vAlign w:val="center"/>
          </w:tcPr>
          <w:p w14:paraId="10231DB7" w14:textId="77777777" w:rsidR="00BA474C" w:rsidRPr="00356783" w:rsidRDefault="00BA474C">
            <w:pPr>
              <w:jc w:val="center"/>
            </w:pPr>
            <w:r>
              <w:rPr>
                <w:color w:val="000000"/>
              </w:rPr>
              <w:t>0.25</w:t>
            </w:r>
          </w:p>
        </w:tc>
        <w:tc>
          <w:tcPr>
            <w:tcW w:w="1980" w:type="dxa"/>
            <w:vAlign w:val="center"/>
          </w:tcPr>
          <w:p w14:paraId="2E37A357" w14:textId="77777777" w:rsidR="00BA474C" w:rsidRPr="00356783" w:rsidRDefault="00BA474C">
            <w:pPr>
              <w:jc w:val="center"/>
            </w:pPr>
            <w:r>
              <w:rPr>
                <w:color w:val="000000"/>
              </w:rPr>
              <w:t>0.66</w:t>
            </w:r>
          </w:p>
        </w:tc>
      </w:tr>
      <w:tr w:rsidR="00BA474C" w14:paraId="3A906BAB" w14:textId="77777777" w:rsidTr="00BA474C">
        <w:tc>
          <w:tcPr>
            <w:tcW w:w="4315" w:type="dxa"/>
            <w:vAlign w:val="center"/>
          </w:tcPr>
          <w:p w14:paraId="406F1070" w14:textId="10B752FC" w:rsidR="00BA474C" w:rsidRPr="00AA6A53" w:rsidRDefault="00BA474C">
            <w:r w:rsidRPr="00AA6A53">
              <w:t>Perfluoro-2-methoxyacetic acid (PFMOAA)</w:t>
            </w:r>
          </w:p>
        </w:tc>
        <w:tc>
          <w:tcPr>
            <w:tcW w:w="1440" w:type="dxa"/>
            <w:vAlign w:val="center"/>
          </w:tcPr>
          <w:p w14:paraId="7FD6712D" w14:textId="77777777" w:rsidR="00BA474C" w:rsidRDefault="00BA474C">
            <w:pPr>
              <w:jc w:val="center"/>
            </w:pPr>
            <w:r>
              <w:t>674-13-5</w:t>
            </w:r>
          </w:p>
        </w:tc>
        <w:tc>
          <w:tcPr>
            <w:tcW w:w="1710" w:type="dxa"/>
            <w:vAlign w:val="center"/>
          </w:tcPr>
          <w:p w14:paraId="5CBE4C96" w14:textId="77777777" w:rsidR="00BA474C" w:rsidRPr="00356783" w:rsidRDefault="00BA474C">
            <w:pPr>
              <w:jc w:val="center"/>
            </w:pPr>
            <w:r>
              <w:rPr>
                <w:color w:val="000000"/>
              </w:rPr>
              <w:t>0.88</w:t>
            </w:r>
          </w:p>
        </w:tc>
        <w:tc>
          <w:tcPr>
            <w:tcW w:w="1980" w:type="dxa"/>
            <w:vAlign w:val="center"/>
          </w:tcPr>
          <w:p w14:paraId="0B8CFB46" w14:textId="77777777" w:rsidR="00BA474C" w:rsidRPr="00356783" w:rsidRDefault="00BA474C">
            <w:pPr>
              <w:jc w:val="center"/>
            </w:pPr>
            <w:r>
              <w:rPr>
                <w:color w:val="000000"/>
              </w:rPr>
              <w:t>0.055</w:t>
            </w:r>
          </w:p>
        </w:tc>
      </w:tr>
      <w:tr w:rsidR="00BA474C" w14:paraId="59FDB05D" w14:textId="77777777" w:rsidTr="00BA474C">
        <w:tc>
          <w:tcPr>
            <w:tcW w:w="4315" w:type="dxa"/>
            <w:vAlign w:val="center"/>
          </w:tcPr>
          <w:p w14:paraId="517F64A6" w14:textId="63F74238" w:rsidR="00BA474C" w:rsidRPr="00AA6A53" w:rsidRDefault="00BA474C">
            <w:r w:rsidRPr="00AA6A53">
              <w:t>Perfluoro(3,5-dioxahexanoic) acid (PFO2HxA)</w:t>
            </w:r>
          </w:p>
        </w:tc>
        <w:tc>
          <w:tcPr>
            <w:tcW w:w="1440" w:type="dxa"/>
            <w:vAlign w:val="center"/>
          </w:tcPr>
          <w:p w14:paraId="1F4512DE" w14:textId="77777777" w:rsidR="00BA474C" w:rsidRDefault="00BA474C">
            <w:pPr>
              <w:jc w:val="center"/>
            </w:pPr>
            <w:r>
              <w:t>39492-88-1</w:t>
            </w:r>
          </w:p>
        </w:tc>
        <w:tc>
          <w:tcPr>
            <w:tcW w:w="1710" w:type="dxa"/>
            <w:vAlign w:val="center"/>
          </w:tcPr>
          <w:p w14:paraId="19DA271A" w14:textId="77777777" w:rsidR="00BA474C" w:rsidRPr="00356783" w:rsidRDefault="00BA474C">
            <w:pPr>
              <w:jc w:val="center"/>
            </w:pPr>
            <w:r>
              <w:rPr>
                <w:color w:val="000000"/>
              </w:rPr>
              <w:t>0.63</w:t>
            </w:r>
          </w:p>
        </w:tc>
        <w:tc>
          <w:tcPr>
            <w:tcW w:w="1980" w:type="dxa"/>
            <w:vAlign w:val="center"/>
          </w:tcPr>
          <w:p w14:paraId="611ABE26" w14:textId="77777777" w:rsidR="00BA474C" w:rsidRPr="00356783" w:rsidRDefault="00BA474C">
            <w:pPr>
              <w:jc w:val="center"/>
            </w:pPr>
            <w:r>
              <w:rPr>
                <w:color w:val="000000"/>
              </w:rPr>
              <w:t>0.17</w:t>
            </w:r>
          </w:p>
        </w:tc>
      </w:tr>
      <w:tr w:rsidR="00BA474C" w14:paraId="78EAD4C7" w14:textId="77777777" w:rsidTr="00BA474C">
        <w:tc>
          <w:tcPr>
            <w:tcW w:w="4315" w:type="dxa"/>
            <w:vAlign w:val="center"/>
          </w:tcPr>
          <w:p w14:paraId="7463C396" w14:textId="1FB452C9" w:rsidR="00BA474C" w:rsidRPr="00AA6A53" w:rsidRDefault="00BA474C">
            <w:r w:rsidRPr="00AA6A53">
              <w:t>Perfluoro(3,5,7-trioxaoctanoic) acid (PFO3OA)</w:t>
            </w:r>
          </w:p>
        </w:tc>
        <w:tc>
          <w:tcPr>
            <w:tcW w:w="1440" w:type="dxa"/>
            <w:vAlign w:val="center"/>
          </w:tcPr>
          <w:p w14:paraId="32534F99" w14:textId="77777777" w:rsidR="00BA474C" w:rsidRDefault="00BA474C">
            <w:pPr>
              <w:jc w:val="center"/>
            </w:pPr>
            <w:r>
              <w:t>39492-89-2</w:t>
            </w:r>
          </w:p>
        </w:tc>
        <w:tc>
          <w:tcPr>
            <w:tcW w:w="1710" w:type="dxa"/>
            <w:vAlign w:val="center"/>
          </w:tcPr>
          <w:p w14:paraId="2944884B" w14:textId="77777777" w:rsidR="00BA474C" w:rsidRPr="00356783" w:rsidRDefault="00BA474C">
            <w:pPr>
              <w:jc w:val="center"/>
            </w:pPr>
            <w:r>
              <w:rPr>
                <w:color w:val="000000"/>
              </w:rPr>
              <w:t>0.43</w:t>
            </w:r>
          </w:p>
        </w:tc>
        <w:tc>
          <w:tcPr>
            <w:tcW w:w="1980" w:type="dxa"/>
            <w:vAlign w:val="center"/>
          </w:tcPr>
          <w:p w14:paraId="452D60E4" w14:textId="77777777" w:rsidR="00BA474C" w:rsidRPr="00356783" w:rsidRDefault="00BA474C">
            <w:pPr>
              <w:jc w:val="center"/>
            </w:pPr>
            <w:r>
              <w:rPr>
                <w:color w:val="000000"/>
              </w:rPr>
              <w:t>0.27</w:t>
            </w:r>
          </w:p>
        </w:tc>
      </w:tr>
      <w:tr w:rsidR="00BA474C" w14:paraId="505D7070" w14:textId="77777777" w:rsidTr="00BA474C">
        <w:tc>
          <w:tcPr>
            <w:tcW w:w="4315" w:type="dxa"/>
            <w:vAlign w:val="center"/>
          </w:tcPr>
          <w:p w14:paraId="63F1E135" w14:textId="63D8A6D5" w:rsidR="00BA474C" w:rsidRPr="003219A7" w:rsidRDefault="00BA474C">
            <w:pPr>
              <w:rPr>
                <w:lang w:val="es-MX"/>
              </w:rPr>
            </w:pPr>
            <w:r w:rsidRPr="003219A7">
              <w:rPr>
                <w:lang w:val="es-MX"/>
              </w:rPr>
              <w:t>Perfluoro-2-proxypropanoic acid (PFPrOPrA/GenX)</w:t>
            </w:r>
          </w:p>
        </w:tc>
        <w:tc>
          <w:tcPr>
            <w:tcW w:w="1440" w:type="dxa"/>
            <w:vAlign w:val="center"/>
          </w:tcPr>
          <w:p w14:paraId="5159A577" w14:textId="77777777" w:rsidR="00BA474C" w:rsidRDefault="00BA474C">
            <w:pPr>
              <w:jc w:val="center"/>
            </w:pPr>
            <w:r>
              <w:t>13252-13-6</w:t>
            </w:r>
          </w:p>
        </w:tc>
        <w:tc>
          <w:tcPr>
            <w:tcW w:w="1710" w:type="dxa"/>
            <w:vAlign w:val="center"/>
          </w:tcPr>
          <w:p w14:paraId="37E273A1" w14:textId="77777777" w:rsidR="00BA474C" w:rsidRPr="00356783" w:rsidRDefault="00BA474C">
            <w:pPr>
              <w:jc w:val="center"/>
            </w:pPr>
            <w:r>
              <w:rPr>
                <w:color w:val="000000"/>
              </w:rPr>
              <w:t>0.50</w:t>
            </w:r>
          </w:p>
        </w:tc>
        <w:tc>
          <w:tcPr>
            <w:tcW w:w="1980" w:type="dxa"/>
            <w:vAlign w:val="center"/>
          </w:tcPr>
          <w:p w14:paraId="057ABAD0" w14:textId="77777777" w:rsidR="00BA474C" w:rsidRPr="00356783" w:rsidRDefault="00BA474C">
            <w:pPr>
              <w:jc w:val="center"/>
            </w:pPr>
            <w:r>
              <w:rPr>
                <w:color w:val="000000"/>
              </w:rPr>
              <w:t>0.37</w:t>
            </w:r>
          </w:p>
        </w:tc>
      </w:tr>
      <w:tr w:rsidR="00BA474C" w14:paraId="4C701E46" w14:textId="77777777" w:rsidTr="00BA474C">
        <w:tc>
          <w:tcPr>
            <w:tcW w:w="4315" w:type="dxa"/>
            <w:vAlign w:val="center"/>
          </w:tcPr>
          <w:p w14:paraId="2BAF5F57" w14:textId="098533F7" w:rsidR="00BA474C" w:rsidRPr="00AA6A53" w:rsidRDefault="00BA474C">
            <w:r w:rsidRPr="00AA6A53">
              <w:t>Perfluoro(3,5,7,9-tetraoxadecanoic) acid (PFO4DA)</w:t>
            </w:r>
          </w:p>
        </w:tc>
        <w:tc>
          <w:tcPr>
            <w:tcW w:w="1440" w:type="dxa"/>
            <w:vAlign w:val="center"/>
          </w:tcPr>
          <w:p w14:paraId="01E9609B" w14:textId="77777777" w:rsidR="00BA474C" w:rsidRDefault="00BA474C">
            <w:pPr>
              <w:jc w:val="center"/>
            </w:pPr>
            <w:r>
              <w:t>39492-90-5</w:t>
            </w:r>
          </w:p>
        </w:tc>
        <w:tc>
          <w:tcPr>
            <w:tcW w:w="1710" w:type="dxa"/>
            <w:vAlign w:val="center"/>
          </w:tcPr>
          <w:p w14:paraId="7E7AF303" w14:textId="77777777" w:rsidR="00BA474C" w:rsidRPr="00356783" w:rsidRDefault="00BA474C">
            <w:pPr>
              <w:jc w:val="center"/>
            </w:pPr>
            <w:r>
              <w:rPr>
                <w:color w:val="000000"/>
              </w:rPr>
              <w:t>0.25</w:t>
            </w:r>
          </w:p>
        </w:tc>
        <w:tc>
          <w:tcPr>
            <w:tcW w:w="1980" w:type="dxa"/>
            <w:vAlign w:val="center"/>
          </w:tcPr>
          <w:p w14:paraId="4DC9A948" w14:textId="77777777" w:rsidR="00BA474C" w:rsidRPr="00356783" w:rsidRDefault="00BA474C">
            <w:pPr>
              <w:jc w:val="center"/>
            </w:pPr>
            <w:r>
              <w:rPr>
                <w:color w:val="000000"/>
              </w:rPr>
              <w:t>0.37</w:t>
            </w:r>
          </w:p>
        </w:tc>
      </w:tr>
      <w:tr w:rsidR="00BA474C" w14:paraId="4DD1313A" w14:textId="77777777" w:rsidTr="00BA474C">
        <w:tc>
          <w:tcPr>
            <w:tcW w:w="4315" w:type="dxa"/>
            <w:vAlign w:val="center"/>
          </w:tcPr>
          <w:p w14:paraId="04464B95" w14:textId="56274480" w:rsidR="00BA474C" w:rsidRPr="00AA6A53" w:rsidRDefault="00BA474C">
            <w:r w:rsidRPr="00AA6A53">
              <w:t>Ethanesulfonic acid, 2-1[1-[difluoro(1,2,2,2-</w:t>
            </w:r>
            <w:proofErr w:type="gramStart"/>
            <w:r w:rsidRPr="00AA6A53">
              <w:t>tetrafluoroethoxy)methyl</w:t>
            </w:r>
            <w:proofErr w:type="gramEnd"/>
            <w:r w:rsidRPr="00AA6A53">
              <w:t>]-1,2,2,2-tetrafluoroethoxy]-1,1,2,2-tetrafluoro- (Nafion BP2)</w:t>
            </w:r>
          </w:p>
        </w:tc>
        <w:tc>
          <w:tcPr>
            <w:tcW w:w="1440" w:type="dxa"/>
            <w:vAlign w:val="center"/>
          </w:tcPr>
          <w:p w14:paraId="17CE590A" w14:textId="77777777" w:rsidR="00BA474C" w:rsidRDefault="00BA474C">
            <w:pPr>
              <w:jc w:val="center"/>
            </w:pPr>
            <w:r>
              <w:t>749836-20-2</w:t>
            </w:r>
          </w:p>
        </w:tc>
        <w:tc>
          <w:tcPr>
            <w:tcW w:w="1710" w:type="dxa"/>
            <w:vAlign w:val="center"/>
          </w:tcPr>
          <w:p w14:paraId="1573C683" w14:textId="77777777" w:rsidR="00BA474C" w:rsidRPr="00356783" w:rsidRDefault="00BA474C">
            <w:pPr>
              <w:jc w:val="center"/>
            </w:pPr>
            <w:r>
              <w:rPr>
                <w:color w:val="000000"/>
              </w:rPr>
              <w:t>0.29</w:t>
            </w:r>
          </w:p>
        </w:tc>
        <w:tc>
          <w:tcPr>
            <w:tcW w:w="1980" w:type="dxa"/>
            <w:vAlign w:val="center"/>
          </w:tcPr>
          <w:p w14:paraId="1593452B" w14:textId="77777777" w:rsidR="00BA474C" w:rsidRPr="00356783" w:rsidRDefault="00BA474C">
            <w:pPr>
              <w:jc w:val="center"/>
            </w:pPr>
            <w:r>
              <w:rPr>
                <w:color w:val="000000"/>
              </w:rPr>
              <w:t>0.63</w:t>
            </w:r>
          </w:p>
        </w:tc>
      </w:tr>
    </w:tbl>
    <w:p w14:paraId="1862B7EE" w14:textId="60D95971" w:rsidR="00854F4A" w:rsidRDefault="00854F4A"/>
    <w:p w14:paraId="7E9F7120" w14:textId="77777777" w:rsidR="00410A6A" w:rsidRDefault="00410A6A">
      <w:r>
        <w:br w:type="page"/>
      </w:r>
    </w:p>
    <w:p w14:paraId="29DB0241" w14:textId="60562BF0" w:rsidR="00D86ED9" w:rsidRDefault="00D86ED9" w:rsidP="00D86ED9">
      <w:r>
        <w:lastRenderedPageBreak/>
        <w:t xml:space="preserve">Table SI-2: Freundlich K values for </w:t>
      </w:r>
      <w:r w:rsidR="00D959FA">
        <w:t xml:space="preserve">Calgon </w:t>
      </w:r>
      <w:r>
        <w:t>F400 estimated from pilot data using linearized isotherm (1/n = 1)</w:t>
      </w:r>
    </w:p>
    <w:tbl>
      <w:tblPr>
        <w:tblStyle w:val="TableGrid"/>
        <w:tblW w:w="0" w:type="auto"/>
        <w:tblBorders>
          <w:top w:val="none" w:sz="0" w:space="0" w:color="auto"/>
          <w:left w:val="none" w:sz="0" w:space="0" w:color="auto"/>
          <w:bottom w:val="none" w:sz="0" w:space="0" w:color="auto"/>
          <w:right w:val="none" w:sz="0" w:space="0" w:color="auto"/>
        </w:tblBorders>
        <w:shd w:val="clear" w:color="auto" w:fill="FFFFFF" w:themeFill="background1"/>
        <w:tblLook w:val="04A0" w:firstRow="1" w:lastRow="0" w:firstColumn="1" w:lastColumn="0" w:noHBand="0" w:noVBand="1"/>
      </w:tblPr>
      <w:tblGrid>
        <w:gridCol w:w="1710"/>
        <w:gridCol w:w="2250"/>
      </w:tblGrid>
      <w:tr w:rsidR="00D86ED9" w:rsidRPr="00053FD5" w14:paraId="39193558" w14:textId="77777777" w:rsidTr="00412164">
        <w:tc>
          <w:tcPr>
            <w:tcW w:w="1710" w:type="dxa"/>
            <w:tcBorders>
              <w:top w:val="single" w:sz="4" w:space="0" w:color="auto"/>
              <w:bottom w:val="single" w:sz="4" w:space="0" w:color="auto"/>
              <w:right w:val="nil"/>
            </w:tcBorders>
            <w:shd w:val="clear" w:color="auto" w:fill="FFFFFF" w:themeFill="background1"/>
          </w:tcPr>
          <w:p w14:paraId="51F23308" w14:textId="77777777" w:rsidR="00D86ED9" w:rsidRPr="00B77748" w:rsidRDefault="00D86ED9" w:rsidP="00412164">
            <w:pPr>
              <w:spacing w:line="259" w:lineRule="auto"/>
              <w:rPr>
                <w:b/>
                <w:bCs/>
              </w:rPr>
            </w:pPr>
            <w:r w:rsidRPr="00B77748">
              <w:rPr>
                <w:b/>
                <w:bCs/>
              </w:rPr>
              <w:t>PFAS</w:t>
            </w:r>
          </w:p>
        </w:tc>
        <w:tc>
          <w:tcPr>
            <w:tcW w:w="2250" w:type="dxa"/>
            <w:tcBorders>
              <w:top w:val="single" w:sz="4" w:space="0" w:color="auto"/>
              <w:left w:val="nil"/>
              <w:bottom w:val="single" w:sz="4" w:space="0" w:color="auto"/>
            </w:tcBorders>
            <w:shd w:val="clear" w:color="auto" w:fill="FFFFFF" w:themeFill="background1"/>
          </w:tcPr>
          <w:p w14:paraId="539C9551" w14:textId="77777777" w:rsidR="00D86ED9" w:rsidRPr="00B77748" w:rsidRDefault="00D86ED9" w:rsidP="00412164">
            <w:pPr>
              <w:spacing w:line="259" w:lineRule="auto"/>
              <w:rPr>
                <w:b/>
                <w:bCs/>
                <w:vertAlign w:val="superscript"/>
              </w:rPr>
            </w:pPr>
            <w:r w:rsidRPr="00B77748">
              <w:rPr>
                <w:b/>
                <w:bCs/>
              </w:rPr>
              <w:t>K (</w:t>
            </w:r>
            <w:r w:rsidRPr="00B77748">
              <w:rPr>
                <w:b/>
                <w:bCs/>
              </w:rPr>
              <w:sym w:font="Symbol" w:char="F06D"/>
            </w:r>
            <w:r w:rsidRPr="00B77748">
              <w:rPr>
                <w:b/>
                <w:bCs/>
              </w:rPr>
              <w:t>g/</w:t>
            </w:r>
            <w:proofErr w:type="gramStart"/>
            <w:r w:rsidRPr="00B77748">
              <w:rPr>
                <w:b/>
                <w:bCs/>
              </w:rPr>
              <w:t>g)(</w:t>
            </w:r>
            <w:proofErr w:type="gramEnd"/>
            <w:r w:rsidRPr="00B77748">
              <w:rPr>
                <w:b/>
                <w:bCs/>
              </w:rPr>
              <w:t>L/</w:t>
            </w:r>
            <w:r w:rsidRPr="00B77748">
              <w:rPr>
                <w:b/>
                <w:bCs/>
              </w:rPr>
              <w:sym w:font="Symbol" w:char="F06D"/>
            </w:r>
            <w:r w:rsidRPr="00B77748">
              <w:rPr>
                <w:b/>
                <w:bCs/>
              </w:rPr>
              <w:t>g)</w:t>
            </w:r>
            <w:r w:rsidRPr="00B77748">
              <w:rPr>
                <w:b/>
                <w:bCs/>
                <w:vertAlign w:val="superscript"/>
              </w:rPr>
              <w:t>1/n</w:t>
            </w:r>
          </w:p>
        </w:tc>
      </w:tr>
      <w:tr w:rsidR="00D86ED9" w14:paraId="2D2C7162" w14:textId="77777777" w:rsidTr="00412164">
        <w:tc>
          <w:tcPr>
            <w:tcW w:w="1710" w:type="dxa"/>
            <w:tcBorders>
              <w:top w:val="single" w:sz="4" w:space="0" w:color="auto"/>
              <w:bottom w:val="nil"/>
              <w:right w:val="nil"/>
            </w:tcBorders>
            <w:shd w:val="clear" w:color="auto" w:fill="FFFFFF" w:themeFill="background1"/>
          </w:tcPr>
          <w:p w14:paraId="1720408C" w14:textId="77777777" w:rsidR="00D86ED9" w:rsidRDefault="00D86ED9" w:rsidP="00412164">
            <w:pPr>
              <w:spacing w:line="259" w:lineRule="auto"/>
            </w:pPr>
            <w:r>
              <w:t>PFBA</w:t>
            </w:r>
          </w:p>
        </w:tc>
        <w:tc>
          <w:tcPr>
            <w:tcW w:w="2250" w:type="dxa"/>
            <w:tcBorders>
              <w:top w:val="single" w:sz="4" w:space="0" w:color="auto"/>
              <w:left w:val="nil"/>
              <w:bottom w:val="nil"/>
            </w:tcBorders>
            <w:shd w:val="clear" w:color="auto" w:fill="FFFFFF" w:themeFill="background1"/>
          </w:tcPr>
          <w:p w14:paraId="4B58EA97" w14:textId="77777777" w:rsidR="00D86ED9" w:rsidRDefault="00D86ED9" w:rsidP="00412164">
            <w:pPr>
              <w:spacing w:line="259" w:lineRule="auto"/>
            </w:pPr>
            <w:r>
              <w:t>6.23</w:t>
            </w:r>
          </w:p>
        </w:tc>
      </w:tr>
      <w:tr w:rsidR="00D86ED9" w14:paraId="26296C76" w14:textId="77777777" w:rsidTr="00412164">
        <w:tc>
          <w:tcPr>
            <w:tcW w:w="1710" w:type="dxa"/>
            <w:tcBorders>
              <w:top w:val="nil"/>
              <w:bottom w:val="nil"/>
              <w:right w:val="nil"/>
            </w:tcBorders>
            <w:shd w:val="clear" w:color="auto" w:fill="FFFFFF" w:themeFill="background1"/>
          </w:tcPr>
          <w:p w14:paraId="1D067DDE" w14:textId="77777777" w:rsidR="00D86ED9" w:rsidRDefault="00D86ED9" w:rsidP="00412164">
            <w:pPr>
              <w:spacing w:line="259" w:lineRule="auto"/>
            </w:pPr>
            <w:r>
              <w:t>PFPeA</w:t>
            </w:r>
          </w:p>
        </w:tc>
        <w:tc>
          <w:tcPr>
            <w:tcW w:w="2250" w:type="dxa"/>
            <w:tcBorders>
              <w:top w:val="nil"/>
              <w:left w:val="nil"/>
              <w:bottom w:val="nil"/>
            </w:tcBorders>
            <w:shd w:val="clear" w:color="auto" w:fill="FFFFFF" w:themeFill="background1"/>
          </w:tcPr>
          <w:p w14:paraId="1D176925" w14:textId="77777777" w:rsidR="00D86ED9" w:rsidRDefault="00D86ED9" w:rsidP="00412164">
            <w:pPr>
              <w:spacing w:line="259" w:lineRule="auto"/>
            </w:pPr>
            <w:r>
              <w:t>49.33</w:t>
            </w:r>
          </w:p>
        </w:tc>
      </w:tr>
      <w:tr w:rsidR="00D86ED9" w14:paraId="41B87E4E" w14:textId="77777777" w:rsidTr="00412164">
        <w:tc>
          <w:tcPr>
            <w:tcW w:w="1710" w:type="dxa"/>
            <w:tcBorders>
              <w:top w:val="nil"/>
              <w:bottom w:val="nil"/>
              <w:right w:val="nil"/>
            </w:tcBorders>
            <w:shd w:val="clear" w:color="auto" w:fill="FFFFFF" w:themeFill="background1"/>
          </w:tcPr>
          <w:p w14:paraId="1E32B14D" w14:textId="77777777" w:rsidR="00D86ED9" w:rsidRDefault="00D86ED9" w:rsidP="00412164">
            <w:pPr>
              <w:spacing w:line="259" w:lineRule="auto"/>
            </w:pPr>
            <w:r>
              <w:t>PFHxA</w:t>
            </w:r>
          </w:p>
        </w:tc>
        <w:tc>
          <w:tcPr>
            <w:tcW w:w="2250" w:type="dxa"/>
            <w:tcBorders>
              <w:top w:val="nil"/>
              <w:left w:val="nil"/>
              <w:bottom w:val="nil"/>
            </w:tcBorders>
            <w:shd w:val="clear" w:color="auto" w:fill="FFFFFF" w:themeFill="background1"/>
          </w:tcPr>
          <w:p w14:paraId="19C8A6EC" w14:textId="77777777" w:rsidR="00D86ED9" w:rsidRDefault="00D86ED9" w:rsidP="00412164">
            <w:pPr>
              <w:spacing w:line="259" w:lineRule="auto"/>
            </w:pPr>
            <w:r>
              <w:t>50.20</w:t>
            </w:r>
          </w:p>
        </w:tc>
      </w:tr>
      <w:tr w:rsidR="00D86ED9" w14:paraId="03614BCF" w14:textId="77777777" w:rsidTr="00412164">
        <w:tc>
          <w:tcPr>
            <w:tcW w:w="1710" w:type="dxa"/>
            <w:tcBorders>
              <w:top w:val="nil"/>
              <w:bottom w:val="nil"/>
              <w:right w:val="nil"/>
            </w:tcBorders>
            <w:shd w:val="clear" w:color="auto" w:fill="FFFFFF" w:themeFill="background1"/>
          </w:tcPr>
          <w:p w14:paraId="5DD2569E" w14:textId="77777777" w:rsidR="00D86ED9" w:rsidRDefault="00D86ED9" w:rsidP="00412164">
            <w:pPr>
              <w:spacing w:line="259" w:lineRule="auto"/>
            </w:pPr>
            <w:r>
              <w:t>PFHpA</w:t>
            </w:r>
          </w:p>
        </w:tc>
        <w:tc>
          <w:tcPr>
            <w:tcW w:w="2250" w:type="dxa"/>
            <w:tcBorders>
              <w:top w:val="nil"/>
              <w:left w:val="nil"/>
              <w:bottom w:val="nil"/>
            </w:tcBorders>
            <w:shd w:val="clear" w:color="auto" w:fill="FFFFFF" w:themeFill="background1"/>
          </w:tcPr>
          <w:p w14:paraId="6951D4E5" w14:textId="77777777" w:rsidR="00D86ED9" w:rsidRDefault="00D86ED9" w:rsidP="00412164">
            <w:pPr>
              <w:spacing w:line="259" w:lineRule="auto"/>
            </w:pPr>
            <w:r>
              <w:t>57.17</w:t>
            </w:r>
          </w:p>
        </w:tc>
      </w:tr>
      <w:tr w:rsidR="00D86ED9" w14:paraId="69E1B49E" w14:textId="77777777" w:rsidTr="00412164">
        <w:tc>
          <w:tcPr>
            <w:tcW w:w="1710" w:type="dxa"/>
            <w:tcBorders>
              <w:top w:val="nil"/>
              <w:bottom w:val="nil"/>
              <w:right w:val="nil"/>
            </w:tcBorders>
            <w:shd w:val="clear" w:color="auto" w:fill="FFFFFF" w:themeFill="background1"/>
          </w:tcPr>
          <w:p w14:paraId="46A5E5EB" w14:textId="77777777" w:rsidR="00D86ED9" w:rsidRDefault="00D86ED9" w:rsidP="00412164">
            <w:pPr>
              <w:spacing w:line="259" w:lineRule="auto"/>
            </w:pPr>
            <w:r>
              <w:t>PFOA</w:t>
            </w:r>
          </w:p>
        </w:tc>
        <w:tc>
          <w:tcPr>
            <w:tcW w:w="2250" w:type="dxa"/>
            <w:tcBorders>
              <w:top w:val="nil"/>
              <w:left w:val="nil"/>
              <w:bottom w:val="nil"/>
            </w:tcBorders>
            <w:shd w:val="clear" w:color="auto" w:fill="FFFFFF" w:themeFill="background1"/>
          </w:tcPr>
          <w:p w14:paraId="6572382B" w14:textId="77777777" w:rsidR="00D86ED9" w:rsidRDefault="00D86ED9" w:rsidP="00412164">
            <w:pPr>
              <w:spacing w:line="259" w:lineRule="auto"/>
            </w:pPr>
            <w:r>
              <w:t>66.67</w:t>
            </w:r>
          </w:p>
        </w:tc>
      </w:tr>
      <w:tr w:rsidR="00D86ED9" w14:paraId="64CF5B56" w14:textId="77777777" w:rsidTr="00412164">
        <w:tc>
          <w:tcPr>
            <w:tcW w:w="1710" w:type="dxa"/>
            <w:tcBorders>
              <w:top w:val="nil"/>
              <w:bottom w:val="nil"/>
              <w:right w:val="nil"/>
            </w:tcBorders>
            <w:shd w:val="clear" w:color="auto" w:fill="FFFFFF" w:themeFill="background1"/>
          </w:tcPr>
          <w:p w14:paraId="12DAF9ED" w14:textId="77777777" w:rsidR="00D86ED9" w:rsidRDefault="00D86ED9" w:rsidP="00412164">
            <w:pPr>
              <w:spacing w:line="259" w:lineRule="auto"/>
            </w:pPr>
            <w:r>
              <w:t>PFNA</w:t>
            </w:r>
          </w:p>
        </w:tc>
        <w:tc>
          <w:tcPr>
            <w:tcW w:w="2250" w:type="dxa"/>
            <w:tcBorders>
              <w:top w:val="nil"/>
              <w:left w:val="nil"/>
              <w:bottom w:val="nil"/>
            </w:tcBorders>
            <w:shd w:val="clear" w:color="auto" w:fill="FFFFFF" w:themeFill="background1"/>
          </w:tcPr>
          <w:p w14:paraId="75B2BB7B" w14:textId="77777777" w:rsidR="00D86ED9" w:rsidRDefault="00D86ED9" w:rsidP="00412164">
            <w:pPr>
              <w:spacing w:line="259" w:lineRule="auto"/>
            </w:pPr>
            <w:r>
              <w:t>47.04</w:t>
            </w:r>
          </w:p>
        </w:tc>
      </w:tr>
      <w:tr w:rsidR="00D86ED9" w14:paraId="53D02C08" w14:textId="77777777" w:rsidTr="00412164">
        <w:tc>
          <w:tcPr>
            <w:tcW w:w="1710" w:type="dxa"/>
            <w:tcBorders>
              <w:top w:val="nil"/>
              <w:bottom w:val="nil"/>
              <w:right w:val="nil"/>
            </w:tcBorders>
            <w:shd w:val="clear" w:color="auto" w:fill="FFFFFF" w:themeFill="background1"/>
          </w:tcPr>
          <w:p w14:paraId="01EFE39D" w14:textId="77777777" w:rsidR="00D86ED9" w:rsidRDefault="00D86ED9" w:rsidP="00412164">
            <w:pPr>
              <w:spacing w:line="259" w:lineRule="auto"/>
            </w:pPr>
            <w:r>
              <w:t>PFBS</w:t>
            </w:r>
          </w:p>
        </w:tc>
        <w:tc>
          <w:tcPr>
            <w:tcW w:w="2250" w:type="dxa"/>
            <w:tcBorders>
              <w:top w:val="nil"/>
              <w:left w:val="nil"/>
              <w:bottom w:val="nil"/>
            </w:tcBorders>
            <w:shd w:val="clear" w:color="auto" w:fill="FFFFFF" w:themeFill="background1"/>
          </w:tcPr>
          <w:p w14:paraId="6AFBAAB1" w14:textId="77777777" w:rsidR="00D86ED9" w:rsidRDefault="00D86ED9" w:rsidP="00412164">
            <w:pPr>
              <w:spacing w:line="259" w:lineRule="auto"/>
            </w:pPr>
            <w:r>
              <w:t>65.02</w:t>
            </w:r>
          </w:p>
        </w:tc>
      </w:tr>
      <w:tr w:rsidR="00D86ED9" w14:paraId="59605D80" w14:textId="77777777" w:rsidTr="00412164">
        <w:tc>
          <w:tcPr>
            <w:tcW w:w="1710" w:type="dxa"/>
            <w:tcBorders>
              <w:top w:val="nil"/>
              <w:bottom w:val="nil"/>
              <w:right w:val="nil"/>
            </w:tcBorders>
            <w:shd w:val="clear" w:color="auto" w:fill="FFFFFF" w:themeFill="background1"/>
          </w:tcPr>
          <w:p w14:paraId="743616AE" w14:textId="77777777" w:rsidR="00D86ED9" w:rsidRDefault="00D86ED9" w:rsidP="00412164">
            <w:pPr>
              <w:spacing w:line="259" w:lineRule="auto"/>
            </w:pPr>
            <w:r>
              <w:t>PFPeS</w:t>
            </w:r>
          </w:p>
        </w:tc>
        <w:tc>
          <w:tcPr>
            <w:tcW w:w="2250" w:type="dxa"/>
            <w:tcBorders>
              <w:top w:val="nil"/>
              <w:left w:val="nil"/>
              <w:bottom w:val="nil"/>
            </w:tcBorders>
            <w:shd w:val="clear" w:color="auto" w:fill="FFFFFF" w:themeFill="background1"/>
          </w:tcPr>
          <w:p w14:paraId="5A110101" w14:textId="77777777" w:rsidR="00D86ED9" w:rsidRDefault="00D86ED9" w:rsidP="00412164">
            <w:pPr>
              <w:spacing w:line="259" w:lineRule="auto"/>
            </w:pPr>
            <w:r>
              <w:t>71.85</w:t>
            </w:r>
          </w:p>
        </w:tc>
      </w:tr>
      <w:tr w:rsidR="00D86ED9" w14:paraId="2CECEE6E" w14:textId="77777777" w:rsidTr="00412164">
        <w:tc>
          <w:tcPr>
            <w:tcW w:w="1710" w:type="dxa"/>
            <w:tcBorders>
              <w:top w:val="nil"/>
              <w:bottom w:val="nil"/>
              <w:right w:val="nil"/>
            </w:tcBorders>
            <w:shd w:val="clear" w:color="auto" w:fill="FFFFFF" w:themeFill="background1"/>
          </w:tcPr>
          <w:p w14:paraId="60EFE50B" w14:textId="77777777" w:rsidR="00D86ED9" w:rsidRDefault="00D86ED9" w:rsidP="00412164">
            <w:pPr>
              <w:spacing w:line="259" w:lineRule="auto"/>
            </w:pPr>
            <w:r>
              <w:t>PFHxS</w:t>
            </w:r>
          </w:p>
        </w:tc>
        <w:tc>
          <w:tcPr>
            <w:tcW w:w="2250" w:type="dxa"/>
            <w:tcBorders>
              <w:top w:val="nil"/>
              <w:left w:val="nil"/>
              <w:bottom w:val="nil"/>
            </w:tcBorders>
            <w:shd w:val="clear" w:color="auto" w:fill="FFFFFF" w:themeFill="background1"/>
          </w:tcPr>
          <w:p w14:paraId="6E32C643" w14:textId="77777777" w:rsidR="00D86ED9" w:rsidRDefault="00D86ED9" w:rsidP="00412164">
            <w:pPr>
              <w:spacing w:line="259" w:lineRule="auto"/>
            </w:pPr>
            <w:r>
              <w:t>70.43</w:t>
            </w:r>
          </w:p>
        </w:tc>
      </w:tr>
      <w:tr w:rsidR="00D86ED9" w14:paraId="7A4D62F0" w14:textId="77777777" w:rsidTr="00412164">
        <w:tc>
          <w:tcPr>
            <w:tcW w:w="1710" w:type="dxa"/>
            <w:tcBorders>
              <w:top w:val="nil"/>
              <w:bottom w:val="single" w:sz="4" w:space="0" w:color="auto"/>
              <w:right w:val="nil"/>
            </w:tcBorders>
            <w:shd w:val="clear" w:color="auto" w:fill="FFFFFF" w:themeFill="background1"/>
          </w:tcPr>
          <w:p w14:paraId="1883AFA1" w14:textId="77777777" w:rsidR="00D86ED9" w:rsidRDefault="00D86ED9" w:rsidP="00412164">
            <w:pPr>
              <w:spacing w:line="259" w:lineRule="auto"/>
            </w:pPr>
            <w:r>
              <w:t>PFOS</w:t>
            </w:r>
          </w:p>
        </w:tc>
        <w:tc>
          <w:tcPr>
            <w:tcW w:w="2250" w:type="dxa"/>
            <w:tcBorders>
              <w:top w:val="nil"/>
              <w:left w:val="nil"/>
              <w:bottom w:val="single" w:sz="4" w:space="0" w:color="auto"/>
            </w:tcBorders>
            <w:shd w:val="clear" w:color="auto" w:fill="FFFFFF" w:themeFill="background1"/>
          </w:tcPr>
          <w:p w14:paraId="0EF579C6" w14:textId="77777777" w:rsidR="00D86ED9" w:rsidRDefault="00D86ED9" w:rsidP="00412164">
            <w:pPr>
              <w:spacing w:line="259" w:lineRule="auto"/>
            </w:pPr>
            <w:r>
              <w:t>152.71</w:t>
            </w:r>
          </w:p>
        </w:tc>
      </w:tr>
    </w:tbl>
    <w:p w14:paraId="05D9925E" w14:textId="77777777" w:rsidR="00D86ED9" w:rsidRPr="003271E8" w:rsidRDefault="00D86ED9" w:rsidP="00D86ED9">
      <w:r>
        <w:br w:type="page"/>
      </w:r>
    </w:p>
    <w:p w14:paraId="3AEF9C8B" w14:textId="25ED5203" w:rsidR="0051291B" w:rsidRDefault="002525E1" w:rsidP="00FC525B">
      <w:pPr>
        <w:pStyle w:val="Heading1"/>
      </w:pPr>
      <w:r>
        <w:lastRenderedPageBreak/>
        <w:t>S</w:t>
      </w:r>
      <w:r w:rsidR="00D324ED">
        <w:t>3</w:t>
      </w:r>
      <w:r>
        <w:t xml:space="preserve"> </w:t>
      </w:r>
      <w:r w:rsidR="00BF1245">
        <w:t>Comparison of Logistic Models with HSDMIX</w:t>
      </w:r>
    </w:p>
    <w:p w14:paraId="0981F26E" w14:textId="03008201" w:rsidR="0051291B" w:rsidRDefault="00BF1245" w:rsidP="0051291B">
      <w:r>
        <w:t xml:space="preserve">A commonly used empirical logistic form for breakthrough curves in fixed-bed adsorbers is given by Eq. SI-4. In this equation </w:t>
      </w:r>
      <m:oMath>
        <m:r>
          <w:rPr>
            <w:rFonts w:ascii="Cambria Math" w:hAnsi="Cambria Math"/>
          </w:rPr>
          <m:t>a</m:t>
        </m:r>
      </m:oMath>
      <w:r>
        <w:t xml:space="preserve"> and </w:t>
      </w:r>
      <m:oMath>
        <m:r>
          <w:rPr>
            <w:rFonts w:ascii="Cambria Math" w:hAnsi="Cambria Math"/>
          </w:rPr>
          <m:t>b</m:t>
        </m:r>
      </m:oMath>
      <w:r>
        <w:rPr>
          <w:rFonts w:eastAsiaTheme="minorEastAsia"/>
        </w:rPr>
        <w:t xml:space="preserve"> are empirical fitting parameters and</w:t>
      </w:r>
      <w:r>
        <w:t xml:space="preserv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e>
        </m:acc>
      </m:oMath>
      <w:r>
        <w:rPr>
          <w:rFonts w:eastAsiaTheme="minorEastAsia"/>
        </w:rPr>
        <w:t xml:space="preserve"> represents the average influent concent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6750"/>
        <w:gridCol w:w="1345"/>
      </w:tblGrid>
      <w:tr w:rsidR="006B6232" w14:paraId="73BB258B" w14:textId="77777777" w:rsidTr="006B6232">
        <w:tc>
          <w:tcPr>
            <w:tcW w:w="1255" w:type="dxa"/>
          </w:tcPr>
          <w:p w14:paraId="43D09256" w14:textId="77777777" w:rsidR="006B6232" w:rsidRDefault="006B6232">
            <w:pPr>
              <w:jc w:val="both"/>
            </w:pPr>
          </w:p>
        </w:tc>
        <w:tc>
          <w:tcPr>
            <w:tcW w:w="6750" w:type="dxa"/>
            <w:vAlign w:val="center"/>
            <w:hideMark/>
          </w:tcPr>
          <w:p w14:paraId="338ABBFE" w14:textId="02CBE2B1" w:rsidR="006B6232" w:rsidRPr="006B6232" w:rsidRDefault="006B6232" w:rsidP="006B6232">
            <w:pPr>
              <w:rPr>
                <w:rFonts w:eastAsiaTheme="minorEastAsia"/>
              </w:rPr>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a-bt</m:t>
                        </m:r>
                      </m:sup>
                    </m:sSup>
                  </m:den>
                </m:f>
              </m:oMath>
            </m:oMathPara>
          </w:p>
        </w:tc>
        <w:tc>
          <w:tcPr>
            <w:tcW w:w="1345" w:type="dxa"/>
            <w:vAlign w:val="center"/>
            <w:hideMark/>
          </w:tcPr>
          <w:p w14:paraId="6C5AD570" w14:textId="4261544E" w:rsidR="006B6232" w:rsidRDefault="006B6232">
            <w:pPr>
              <w:jc w:val="center"/>
            </w:pPr>
            <w:r>
              <w:t>(SI - 4)</w:t>
            </w:r>
          </w:p>
        </w:tc>
      </w:tr>
    </w:tbl>
    <w:p w14:paraId="685A3C27" w14:textId="77777777" w:rsidR="006B6232" w:rsidRDefault="006B6232" w:rsidP="0051291B"/>
    <w:p w14:paraId="43141C75" w14:textId="4A31B7EF" w:rsidR="0051291B" w:rsidRDefault="005C12F0" w:rsidP="0051291B">
      <w:pPr>
        <w:rPr>
          <w:rFonts w:eastAsiaTheme="minorEastAsia"/>
        </w:rPr>
      </w:pPr>
      <w:r>
        <w:rPr>
          <w:rFonts w:eastAsiaTheme="minorEastAsia"/>
        </w:rPr>
        <w:t xml:space="preserve">It is important to recognize some of the </w:t>
      </w:r>
      <w:r w:rsidR="008546E5">
        <w:rPr>
          <w:rFonts w:eastAsiaTheme="minorEastAsia"/>
        </w:rPr>
        <w:t>limitations of using this equation for</w:t>
      </w:r>
      <w:r w:rsidR="001A7017">
        <w:rPr>
          <w:rFonts w:eastAsiaTheme="minorEastAsia"/>
        </w:rPr>
        <w:t xml:space="preserve"> modeling fixed-bed adsorption. It can only closely match breakthrough curves </w:t>
      </w:r>
      <w:r w:rsidR="008E7C50">
        <w:rPr>
          <w:rFonts w:eastAsiaTheme="minorEastAsia"/>
        </w:rPr>
        <w:t>that</w:t>
      </w:r>
      <w:r w:rsidR="001A7017">
        <w:rPr>
          <w:rFonts w:eastAsiaTheme="minorEastAsia"/>
        </w:rPr>
        <w:t xml:space="preserve"> are neatly sigmoidal and symmetric. Thus, breakthrough curves that are asymmetrical because of mass transfer limitations</w:t>
      </w:r>
      <w:r w:rsidR="004F494A">
        <w:rPr>
          <w:rFonts w:eastAsiaTheme="minorEastAsia"/>
        </w:rPr>
        <w:t xml:space="preserve"> (important in short beds)</w:t>
      </w:r>
      <w:r w:rsidR="001A7017">
        <w:rPr>
          <w:rFonts w:eastAsiaTheme="minorEastAsia"/>
        </w:rPr>
        <w:t xml:space="preserve"> or chromatographic effects</w:t>
      </w:r>
      <w:r w:rsidR="00D857B5">
        <w:rPr>
          <w:rFonts w:eastAsiaTheme="minorEastAsia"/>
        </w:rPr>
        <w:t xml:space="preserve"> (</w:t>
      </w:r>
      <w:r w:rsidR="00FB7107">
        <w:rPr>
          <w:rFonts w:eastAsiaTheme="minorEastAsia"/>
        </w:rPr>
        <w:t>i.e., “</w:t>
      </w:r>
      <w:r w:rsidR="002303DF">
        <w:rPr>
          <w:rFonts w:eastAsiaTheme="minorEastAsia"/>
        </w:rPr>
        <w:t>roll off</w:t>
      </w:r>
      <w:r w:rsidR="00FB7107">
        <w:rPr>
          <w:rFonts w:eastAsiaTheme="minorEastAsia"/>
        </w:rPr>
        <w:t>”</w:t>
      </w:r>
      <w:r w:rsidR="002303DF">
        <w:rPr>
          <w:rFonts w:eastAsiaTheme="minorEastAsia"/>
        </w:rPr>
        <w:t xml:space="preserve">, or </w:t>
      </w:r>
      <w:r w:rsidR="00E8254A">
        <w:rPr>
          <w:rFonts w:eastAsiaTheme="minorEastAsia"/>
        </w:rPr>
        <w:t>C/</w:t>
      </w:r>
      <w:r w:rsidR="00E8254A" w:rsidRPr="00E8254A">
        <w:rPr>
          <w:rFonts w:eastAsiaTheme="minorEastAsia"/>
        </w:rPr>
        <w:t>C</w:t>
      </w:r>
      <w:r w:rsidR="00E8254A" w:rsidRPr="00E8254A">
        <w:rPr>
          <w:rFonts w:eastAsiaTheme="minorEastAsia"/>
        </w:rPr>
        <w:softHyphen/>
      </w:r>
      <w:r w:rsidR="00E8254A" w:rsidRPr="00E8254A">
        <w:rPr>
          <w:rFonts w:eastAsiaTheme="minorEastAsia"/>
          <w:vertAlign w:val="subscript"/>
        </w:rPr>
        <w:t>0</w:t>
      </w:r>
      <w:r w:rsidR="00E8254A">
        <w:rPr>
          <w:rFonts w:eastAsiaTheme="minorEastAsia"/>
        </w:rPr>
        <w:t xml:space="preserve"> &gt; 1)</w:t>
      </w:r>
      <w:r w:rsidR="001A7017">
        <w:rPr>
          <w:rFonts w:eastAsiaTheme="minorEastAsia"/>
        </w:rPr>
        <w:t xml:space="preserve"> will not be well described.</w:t>
      </w:r>
      <w:r w:rsidR="005D23F4">
        <w:rPr>
          <w:rFonts w:eastAsiaTheme="minorEastAsia"/>
        </w:rPr>
        <w:t xml:space="preserve"> However, even for systems with symmetric curve shapes, the</w:t>
      </w:r>
      <w:r w:rsidR="00636476">
        <w:rPr>
          <w:rFonts w:eastAsiaTheme="minorEastAsia"/>
        </w:rPr>
        <w:t>s</w:t>
      </w:r>
      <w:r w:rsidR="00270A76">
        <w:rPr>
          <w:rFonts w:eastAsiaTheme="minorEastAsia"/>
        </w:rPr>
        <w:t xml:space="preserve">e </w:t>
      </w:r>
      <w:r w:rsidR="00636476">
        <w:rPr>
          <w:rFonts w:eastAsiaTheme="minorEastAsia"/>
        </w:rPr>
        <w:t xml:space="preserve">models may have limited usefulness for </w:t>
      </w:r>
      <w:r w:rsidR="005D23F4">
        <w:rPr>
          <w:rFonts w:eastAsiaTheme="minorEastAsia"/>
        </w:rPr>
        <w:t xml:space="preserve">making predictions for IX processes. There are many parameterizations of SI-4 in the literature. To analyze them all would be a considerable undertaking, so only the commonly used Thomas model, with </w:t>
      </w:r>
      <m:oMath>
        <m:r>
          <w:rPr>
            <w:rFonts w:ascii="Cambria Math" w:hAnsi="Cambria Math"/>
          </w:rPr>
          <m:t>a</m:t>
        </m:r>
      </m:oMath>
      <w:r w:rsidR="005D23F4">
        <w:t xml:space="preserve"> and </w:t>
      </w:r>
      <m:oMath>
        <m:r>
          <w:rPr>
            <w:rFonts w:ascii="Cambria Math" w:hAnsi="Cambria Math"/>
          </w:rPr>
          <m:t>b</m:t>
        </m:r>
      </m:oMath>
      <w:r w:rsidR="005D23F4">
        <w:rPr>
          <w:rFonts w:eastAsiaTheme="minorEastAsia"/>
        </w:rPr>
        <w:t xml:space="preserve"> are defined as shown in Eq. SI-5, will be discussed in detail in this se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6750"/>
        <w:gridCol w:w="1345"/>
      </w:tblGrid>
      <w:tr w:rsidR="006B6232" w14:paraId="56544021" w14:textId="77777777">
        <w:tc>
          <w:tcPr>
            <w:tcW w:w="1255" w:type="dxa"/>
          </w:tcPr>
          <w:p w14:paraId="45BCCEA9" w14:textId="77777777" w:rsidR="006B6232" w:rsidRDefault="006B6232">
            <w:pPr>
              <w:jc w:val="both"/>
            </w:pPr>
          </w:p>
        </w:tc>
        <w:tc>
          <w:tcPr>
            <w:tcW w:w="6750" w:type="dxa"/>
            <w:vAlign w:val="center"/>
            <w:hideMark/>
          </w:tcPr>
          <w:p w14:paraId="50AD442A" w14:textId="2581B928" w:rsidR="006B6232" w:rsidRPr="006B6232" w:rsidRDefault="006B6232" w:rsidP="006B6232">
            <w:pPr>
              <w:jc w:val="center"/>
              <w:rPr>
                <w:rFonts w:eastAsiaTheme="minorEastAsia"/>
              </w:rPr>
            </w:pPr>
            <m:oMathPara>
              <m:oMath>
                <m:r>
                  <w:rPr>
                    <w:rFonts w:ascii="Cambria Math" w:hAnsi="Cambria Math"/>
                  </w:rPr>
                  <m:t>a=</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m:t>
                    </m:r>
                  </m:num>
                  <m:den>
                    <m:r>
                      <w:rPr>
                        <w:rFonts w:ascii="Cambria Math" w:hAnsi="Cambria Math"/>
                      </w:rPr>
                      <m:t>Q</m:t>
                    </m:r>
                  </m:den>
                </m:f>
                <m:r>
                  <w:rPr>
                    <w:rFonts w:ascii="Cambria Math" w:eastAsiaTheme="minorEastAsia" w:hAnsi="Cambria Math"/>
                  </w:rPr>
                  <m:t xml:space="preserve">    &amp;    b=</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e>
                </m:acc>
              </m:oMath>
            </m:oMathPara>
          </w:p>
          <w:p w14:paraId="7750F1FF" w14:textId="12368587" w:rsidR="006B6232" w:rsidRPr="006B6232" w:rsidRDefault="006B6232">
            <w:pPr>
              <w:rPr>
                <w:rFonts w:eastAsiaTheme="minorEastAsia"/>
              </w:rPr>
            </w:pPr>
          </w:p>
        </w:tc>
        <w:tc>
          <w:tcPr>
            <w:tcW w:w="1345" w:type="dxa"/>
            <w:vAlign w:val="center"/>
            <w:hideMark/>
          </w:tcPr>
          <w:p w14:paraId="7760C436" w14:textId="3D7B3F6D" w:rsidR="006B6232" w:rsidRDefault="006B6232">
            <w:pPr>
              <w:jc w:val="center"/>
            </w:pPr>
            <w:r>
              <w:t>(SI - 5)</w:t>
            </w:r>
          </w:p>
        </w:tc>
      </w:tr>
    </w:tbl>
    <w:p w14:paraId="1BA9359D" w14:textId="3F5A96E2" w:rsidR="00B61536" w:rsidRDefault="0048519A" w:rsidP="00AC77E4">
      <w:pPr>
        <w:rPr>
          <w:rFonts w:eastAsiaTheme="minorEastAsia"/>
        </w:rPr>
      </w:pPr>
      <w:r>
        <w:rPr>
          <w:rFonts w:eastAsiaTheme="minorEastAsia"/>
        </w:rPr>
        <w:t>Here</w:t>
      </w:r>
      <w:r w:rsidR="003D3A9B">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sidR="00454068">
        <w:rPr>
          <w:rFonts w:eastAsiaTheme="minorEastAsia"/>
        </w:rPr>
        <w:t xml:space="preserve"> represents the resin </w:t>
      </w:r>
      <w:r w:rsidR="00107998">
        <w:rPr>
          <w:rFonts w:eastAsiaTheme="minorEastAsia"/>
        </w:rPr>
        <w:t xml:space="preserve">loading in equilibrium with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e>
        </m:acc>
      </m:oMath>
      <w:r w:rsidR="00454068">
        <w:rPr>
          <w:rFonts w:eastAsiaTheme="minorEastAsia"/>
        </w:rPr>
        <w:t xml:space="preserve">, </w:t>
      </w:r>
      <m:oMath>
        <m:r>
          <w:rPr>
            <w:rFonts w:ascii="Cambria Math" w:eastAsiaTheme="minorEastAsia" w:hAnsi="Cambria Math"/>
          </w:rPr>
          <m:t>Q</m:t>
        </m:r>
      </m:oMath>
      <w:r w:rsidR="00454068">
        <w:rPr>
          <w:rFonts w:eastAsiaTheme="minorEastAsia"/>
        </w:rPr>
        <w:t xml:space="preserve"> represents the flow rate in the system, </w:t>
      </w:r>
      <m:oMath>
        <m:r>
          <w:rPr>
            <w:rFonts w:ascii="Cambria Math" w:eastAsiaTheme="minorEastAsia" w:hAnsi="Cambria Math"/>
          </w:rPr>
          <m:t>M</m:t>
        </m:r>
      </m:oMath>
      <w:r w:rsidR="00454068">
        <w:rPr>
          <w:rFonts w:eastAsiaTheme="minorEastAsia"/>
        </w:rPr>
        <w:t xml:space="preserve"> represents the </w:t>
      </w:r>
      <w:r w:rsidR="00107998">
        <w:rPr>
          <w:rFonts w:eastAsiaTheme="minorEastAsia"/>
        </w:rPr>
        <w:t>sorbent</w:t>
      </w:r>
      <w:r w:rsidR="00454068">
        <w:rPr>
          <w:rFonts w:eastAsiaTheme="minorEastAsia"/>
        </w:rPr>
        <w:t xml:space="preserve"> mass,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oMath>
      <w:r w:rsidR="00454068">
        <w:rPr>
          <w:rFonts w:eastAsiaTheme="minorEastAsia"/>
        </w:rPr>
        <w:t xml:space="preserve"> represents a rate term. </w:t>
      </w:r>
      <w:r w:rsidR="00B61536">
        <w:rPr>
          <w:rFonts w:eastAsiaTheme="minorEastAsia"/>
        </w:rPr>
        <w:t xml:space="preserve">The addition of several system characteristics to the parameterization may give the impression that SI-5 would be more predictive than something like Eq. 10 in the main text. However, this is not the case for modeling IX performance under conditions </w:t>
      </w:r>
      <w:r w:rsidR="00784F81">
        <w:rPr>
          <w:rFonts w:eastAsiaTheme="minorEastAsia"/>
        </w:rPr>
        <w:t>like</w:t>
      </w:r>
      <w:r w:rsidR="00B61536">
        <w:rPr>
          <w:rFonts w:eastAsiaTheme="minorEastAsia"/>
        </w:rPr>
        <w:t xml:space="preserve"> those in the pilot system studied here.</w:t>
      </w:r>
    </w:p>
    <w:p w14:paraId="57C3ADD7" w14:textId="7CAFF141" w:rsidR="0041428E" w:rsidRDefault="170A9F92" w:rsidP="505D6D4F">
      <w:pPr>
        <w:rPr>
          <w:rFonts w:eastAsiaTheme="minorEastAsia"/>
        </w:rPr>
      </w:pPr>
      <w:r w:rsidRPr="505D6D4F">
        <w:rPr>
          <w:rFonts w:eastAsiaTheme="minorEastAsia"/>
        </w:rPr>
        <w:t xml:space="preserve">Before comparing the Thomas model to HSDMIX, it is useful to modify SI-5 so that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505D6D4F">
        <w:rPr>
          <w:rFonts w:eastAsiaTheme="minorEastAsia"/>
        </w:rPr>
        <w:t xml:space="preserve"> is in a volume basis (that is, converted to concentration within the resin beads</w:t>
      </w:r>
      <w:r w:rsidR="00A36265" w:rsidRPr="505D6D4F">
        <w:rPr>
          <w:rFonts w:eastAsiaTheme="minorEastAsia"/>
        </w:rPr>
        <w:t>)</w:t>
      </w:r>
      <w:r w:rsidR="00A36265">
        <w:rPr>
          <w:rFonts w:eastAsiaTheme="minorEastAsia"/>
        </w:rPr>
        <w:t>.</w:t>
      </w:r>
      <w:r w:rsidR="00A36265" w:rsidRPr="505D6D4F">
        <w:rPr>
          <w:rFonts w:eastAsiaTheme="minorEastAsia"/>
        </w:rPr>
        <w:t xml:space="preserve"> </w:t>
      </w:r>
      <w:r w:rsidR="00A36265">
        <w:rPr>
          <w:rFonts w:eastAsiaTheme="minorEastAsia"/>
        </w:rPr>
        <w:t>It is also potentially convenient to</w:t>
      </w:r>
      <w:r w:rsidR="00A36265" w:rsidRPr="505D6D4F">
        <w:rPr>
          <w:rFonts w:eastAsiaTheme="minorEastAsia"/>
        </w:rPr>
        <w:t xml:space="preserve"> </w:t>
      </w:r>
      <w:r w:rsidR="2D91CF03" w:rsidRPr="505D6D4F">
        <w:rPr>
          <w:rFonts w:eastAsiaTheme="minorEastAsia"/>
        </w:rPr>
        <w:t xml:space="preserve">recast the system specification in terms of </w:t>
      </w:r>
      <w:r w:rsidR="00A36265">
        <w:rPr>
          <w:rFonts w:eastAsiaTheme="minorEastAsia"/>
        </w:rPr>
        <w:t xml:space="preserve">linear </w:t>
      </w:r>
      <w:r w:rsidR="2D91CF03" w:rsidRPr="505D6D4F">
        <w:rPr>
          <w:rFonts w:eastAsiaTheme="minorEastAsia"/>
        </w:rPr>
        <w:t xml:space="preserve">flow velocity and bed depth to facilitate direct comparison with </w:t>
      </w:r>
      <w:r w:rsidRPr="505D6D4F">
        <w:rPr>
          <w:rFonts w:eastAsiaTheme="minorEastAsia"/>
        </w:rPr>
        <w:t xml:space="preserve">HSDMIX </w:t>
      </w:r>
      <w:r w:rsidR="2D91CF03" w:rsidRPr="505D6D4F">
        <w:rPr>
          <w:rFonts w:eastAsiaTheme="minorEastAsia"/>
        </w:rPr>
        <w:t xml:space="preserve">using specifications described in the main text. Doing so results in Eq. SI-6 where </w:t>
      </w:r>
      <m:oMath>
        <m:r>
          <w:rPr>
            <w:rFonts w:ascii="Cambria Math" w:hAnsi="Cambria Math"/>
          </w:rPr>
          <m:t>ε</m:t>
        </m:r>
      </m:oMath>
      <w:r w:rsidR="2D91CF03" w:rsidRPr="505D6D4F">
        <w:rPr>
          <w:rFonts w:eastAsiaTheme="minorEastAsia"/>
        </w:rPr>
        <w:t xml:space="preserve"> is the bed porosity, </w:t>
      </w:r>
      <m:oMath>
        <m:r>
          <w:rPr>
            <w:rFonts w:ascii="Cambria Math" w:eastAsiaTheme="minorEastAsia" w:hAnsi="Cambria Math"/>
          </w:rPr>
          <m:t xml:space="preserve">L </m:t>
        </m:r>
      </m:oMath>
      <w:r w:rsidR="2D91CF03" w:rsidRPr="505D6D4F">
        <w:rPr>
          <w:rFonts w:eastAsiaTheme="minorEastAsia"/>
        </w:rPr>
        <w:t xml:space="preserve">is the bed depth, and </w:t>
      </w:r>
      <m:oMath>
        <m:r>
          <w:rPr>
            <w:rFonts w:ascii="Cambria Math" w:eastAsiaTheme="minorEastAsia" w:hAnsi="Cambria Math"/>
          </w:rPr>
          <m:t>v</m:t>
        </m:r>
      </m:oMath>
      <w:r w:rsidR="2D91CF03" w:rsidRPr="505D6D4F">
        <w:rPr>
          <w:rFonts w:eastAsiaTheme="minorEastAsia"/>
        </w:rPr>
        <w:t xml:space="preserve"> is the superficial flow velo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6750"/>
        <w:gridCol w:w="1345"/>
      </w:tblGrid>
      <w:tr w:rsidR="0041428E" w14:paraId="57A6E8D3" w14:textId="77777777">
        <w:tc>
          <w:tcPr>
            <w:tcW w:w="1255" w:type="dxa"/>
          </w:tcPr>
          <w:p w14:paraId="30090968" w14:textId="77777777" w:rsidR="0041428E" w:rsidRDefault="0041428E">
            <w:pPr>
              <w:jc w:val="both"/>
            </w:pPr>
          </w:p>
        </w:tc>
        <w:tc>
          <w:tcPr>
            <w:tcW w:w="6750" w:type="dxa"/>
            <w:vAlign w:val="center"/>
            <w:hideMark/>
          </w:tcPr>
          <w:p w14:paraId="65BAA230" w14:textId="7B8531A5" w:rsidR="0041428E" w:rsidRPr="006B6232" w:rsidRDefault="0041428E">
            <w:pPr>
              <w:jc w:val="center"/>
              <w:rPr>
                <w:rFonts w:eastAsiaTheme="minorEastAsia"/>
              </w:rPr>
            </w:pPr>
            <m:oMathPara>
              <m:oMath>
                <m:r>
                  <w:rPr>
                    <w:rFonts w:ascii="Cambria Math" w:hAnsi="Cambria Math"/>
                  </w:rPr>
                  <m:t>a=</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1-ε)</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L</m:t>
                    </m:r>
                  </m:num>
                  <m:den>
                    <m:r>
                      <w:rPr>
                        <w:rFonts w:ascii="Cambria Math" w:hAnsi="Cambria Math"/>
                      </w:rPr>
                      <m:t>v</m:t>
                    </m:r>
                  </m:den>
                </m:f>
                <m:r>
                  <w:rPr>
                    <w:rFonts w:ascii="Cambria Math" w:eastAsiaTheme="minorEastAsia" w:hAnsi="Cambria Math"/>
                  </w:rPr>
                  <m:t xml:space="preserve">   &amp;    b=</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e>
                </m:acc>
              </m:oMath>
            </m:oMathPara>
          </w:p>
          <w:p w14:paraId="43ECE93F" w14:textId="77777777" w:rsidR="0041428E" w:rsidRPr="006B6232" w:rsidRDefault="0041428E">
            <w:pPr>
              <w:rPr>
                <w:rFonts w:eastAsiaTheme="minorEastAsia"/>
              </w:rPr>
            </w:pPr>
          </w:p>
        </w:tc>
        <w:tc>
          <w:tcPr>
            <w:tcW w:w="1345" w:type="dxa"/>
            <w:vAlign w:val="center"/>
            <w:hideMark/>
          </w:tcPr>
          <w:p w14:paraId="72BCFF9C" w14:textId="2BC9B86E" w:rsidR="0041428E" w:rsidRDefault="0041428E">
            <w:pPr>
              <w:jc w:val="center"/>
            </w:pPr>
            <w:r>
              <w:t xml:space="preserve">(SI - </w:t>
            </w:r>
            <w:r w:rsidR="002B1F83">
              <w:t>6</w:t>
            </w:r>
            <w:r>
              <w:t>)</w:t>
            </w:r>
          </w:p>
        </w:tc>
      </w:tr>
    </w:tbl>
    <w:p w14:paraId="6BDE0ABC" w14:textId="49C0308F" w:rsidR="00350483" w:rsidRPr="003219A7" w:rsidRDefault="00350483" w:rsidP="00AC77E4">
      <w:pPr>
        <w:rPr>
          <w:rFonts w:eastAsiaTheme="minorEastAsia"/>
          <w:lang w:val="es-MX"/>
        </w:rPr>
      </w:pPr>
      <w:r>
        <w:rPr>
          <w:rFonts w:eastAsiaTheme="minorEastAsia"/>
        </w:rPr>
        <w:t xml:space="preserve">Substituting Eq. SI-6 into Eq. </w:t>
      </w:r>
      <w:r w:rsidRPr="003219A7">
        <w:rPr>
          <w:rFonts w:eastAsiaTheme="minorEastAsia"/>
          <w:lang w:val="es-MX"/>
        </w:rPr>
        <w:t>SI-4 results in Eq. SI-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6750"/>
        <w:gridCol w:w="1345"/>
      </w:tblGrid>
      <w:tr w:rsidR="00350483" w14:paraId="4D60ED15" w14:textId="77777777">
        <w:tc>
          <w:tcPr>
            <w:tcW w:w="1255" w:type="dxa"/>
          </w:tcPr>
          <w:p w14:paraId="41D40546" w14:textId="77777777" w:rsidR="00350483" w:rsidRPr="003219A7" w:rsidRDefault="00350483">
            <w:pPr>
              <w:jc w:val="both"/>
              <w:rPr>
                <w:lang w:val="es-MX"/>
              </w:rPr>
            </w:pPr>
          </w:p>
        </w:tc>
        <w:tc>
          <w:tcPr>
            <w:tcW w:w="6750" w:type="dxa"/>
            <w:vAlign w:val="center"/>
            <w:hideMark/>
          </w:tcPr>
          <w:p w14:paraId="5C5E185C" w14:textId="05A9B141" w:rsidR="00350483" w:rsidRPr="006B6232" w:rsidRDefault="00350483">
            <w:pPr>
              <w:rPr>
                <w:rFonts w:eastAsiaTheme="minorEastAsia"/>
              </w:rPr>
            </w:pPr>
            <w:bookmarkStart w:id="1" w:name="_Hlk132790547"/>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num>
                  <m:den>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1-ε)</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L</m:t>
                            </m:r>
                          </m:num>
                          <m:den>
                            <m:r>
                              <w:rPr>
                                <w:rFonts w:ascii="Cambria Math" w:hAnsi="Cambria Math"/>
                              </w:rPr>
                              <m:t>v</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e>
                        </m:acc>
                        <m:r>
                          <w:rPr>
                            <w:rFonts w:ascii="Cambria Math" w:eastAsiaTheme="minorEastAsia" w:hAnsi="Cambria Math"/>
                          </w:rPr>
                          <m:t>t</m:t>
                        </m:r>
                      </m:e>
                    </m:d>
                  </m:den>
                </m:f>
              </m:oMath>
            </m:oMathPara>
            <w:bookmarkEnd w:id="1"/>
          </w:p>
        </w:tc>
        <w:tc>
          <w:tcPr>
            <w:tcW w:w="1345" w:type="dxa"/>
            <w:vAlign w:val="center"/>
            <w:hideMark/>
          </w:tcPr>
          <w:p w14:paraId="20D95A10" w14:textId="71DF5C65" w:rsidR="00350483" w:rsidRDefault="00350483">
            <w:pPr>
              <w:jc w:val="center"/>
            </w:pPr>
            <w:r>
              <w:t xml:space="preserve">(SI - </w:t>
            </w:r>
            <w:r w:rsidR="00CB0C0D">
              <w:t>7</w:t>
            </w:r>
            <w:r>
              <w:t>)</w:t>
            </w:r>
          </w:p>
        </w:tc>
      </w:tr>
    </w:tbl>
    <w:p w14:paraId="62B5AE49" w14:textId="132D22FE" w:rsidR="00AD053F" w:rsidRDefault="00AD053F" w:rsidP="00AC77E4">
      <w:pPr>
        <w:rPr>
          <w:rFonts w:eastAsiaTheme="minorEastAsia"/>
        </w:rPr>
      </w:pPr>
      <w:r>
        <w:rPr>
          <w:rFonts w:eastAsiaTheme="minorEastAsia"/>
        </w:rPr>
        <w:t>The system parameters for the Pre-AS ion exchange system were used</w:t>
      </w:r>
      <w:r w:rsidR="00D51C2D">
        <w:rPr>
          <w:rFonts w:eastAsiaTheme="minorEastAsia"/>
        </w:rPr>
        <w:t xml:space="preserve"> as</w:t>
      </w:r>
      <w:r>
        <w:rPr>
          <w:rFonts w:eastAsiaTheme="minorEastAsia"/>
        </w:rPr>
        <w:t xml:space="preserve"> </w:t>
      </w:r>
      <w:r w:rsidR="008E7C50">
        <w:rPr>
          <w:rFonts w:eastAsiaTheme="minorEastAsia"/>
        </w:rPr>
        <w:t xml:space="preserve">a </w:t>
      </w:r>
      <w:r>
        <w:rPr>
          <w:rFonts w:eastAsiaTheme="minorEastAsia"/>
        </w:rPr>
        <w:t xml:space="preserve">baseline scenario </w:t>
      </w:r>
      <w:r w:rsidR="008E7C50">
        <w:rPr>
          <w:rFonts w:eastAsiaTheme="minorEastAsia"/>
        </w:rPr>
        <w:t>to compare the</w:t>
      </w:r>
      <w:r>
        <w:rPr>
          <w:rFonts w:eastAsiaTheme="minorEastAsia"/>
        </w:rPr>
        <w:t xml:space="preserve"> HSDMIX and Thomas model</w:t>
      </w:r>
      <w:r w:rsidR="00865CA6">
        <w:rPr>
          <w:rFonts w:eastAsiaTheme="minorEastAsia"/>
        </w:rPr>
        <w:t>s</w:t>
      </w:r>
      <w:r w:rsidR="00FA6B0B">
        <w:rPr>
          <w:rFonts w:eastAsiaTheme="minorEastAsia"/>
        </w:rPr>
        <w:t>.</w:t>
      </w:r>
      <w:r>
        <w:rPr>
          <w:rFonts w:eastAsiaTheme="minorEastAsia"/>
        </w:rPr>
        <w:t xml:space="preserve"> </w:t>
      </w:r>
      <w:r w:rsidR="00FA6B0B">
        <w:rPr>
          <w:rFonts w:eastAsiaTheme="minorEastAsia"/>
        </w:rPr>
        <w:t>However, t</w:t>
      </w:r>
      <w:r>
        <w:rPr>
          <w:rFonts w:eastAsiaTheme="minorEastAsia"/>
        </w:rPr>
        <w:t xml:space="preserve">he bed depth was extended to 165 cm to ensure a well-developed mass transfer zone and good correspondence between the curve shapes predicted by the two models. </w:t>
      </w:r>
      <w:r w:rsidR="00C37826">
        <w:rPr>
          <w:rFonts w:eastAsiaTheme="minorEastAsia"/>
        </w:rPr>
        <w:t xml:space="preserve">Only PFHxA was examined in this analysis. An average concentration of 13.6 ng/L </w:t>
      </w:r>
      <w:r w:rsidR="00695FD7">
        <w:rPr>
          <w:rFonts w:eastAsiaTheme="minorEastAsia"/>
        </w:rPr>
        <w:t>(4.4x10</w:t>
      </w:r>
      <w:r w:rsidR="00695FD7" w:rsidRPr="00695FD7">
        <w:rPr>
          <w:rFonts w:eastAsiaTheme="minorEastAsia"/>
          <w:vertAlign w:val="superscript"/>
        </w:rPr>
        <w:t>-8</w:t>
      </w:r>
      <w:r w:rsidR="00695FD7">
        <w:rPr>
          <w:rFonts w:eastAsiaTheme="minorEastAsia"/>
        </w:rPr>
        <w:t xml:space="preserve"> meq/L) </w:t>
      </w:r>
      <w:r w:rsidR="00C37826">
        <w:rPr>
          <w:rFonts w:eastAsiaTheme="minorEastAsia"/>
        </w:rPr>
        <w:t xml:space="preserve">was fed to both simulations. The effective separation factor between chloride and PFHxA was set to 1050. The Thomas model was then fit to the HSDMIX prediction by optimizing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sidR="00C3782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oMath>
      <w:r w:rsidR="00C37826">
        <w:rPr>
          <w:rFonts w:eastAsiaTheme="minorEastAsia"/>
        </w:rPr>
        <w:t xml:space="preserve"> using nonlinear least squares optimization.</w:t>
      </w:r>
      <w:r w:rsidR="0009497E">
        <w:rPr>
          <w:rFonts w:eastAsiaTheme="minorEastAsia"/>
        </w:rPr>
        <w:t xml:space="preserve"> The resulting Thomas model curve indeed showed close </w:t>
      </w:r>
      <w:r w:rsidR="0009497E">
        <w:rPr>
          <w:rFonts w:eastAsiaTheme="minorEastAsia"/>
        </w:rPr>
        <w:lastRenderedPageBreak/>
        <w:t>correspondence with the HSDMIX prediction in this baseline case (Fig. S</w:t>
      </w:r>
      <w:r w:rsidR="00410A6A">
        <w:rPr>
          <w:rFonts w:eastAsiaTheme="minorEastAsia"/>
        </w:rPr>
        <w:t>2</w:t>
      </w:r>
      <w:r w:rsidR="0009497E">
        <w:rPr>
          <w:rFonts w:eastAsiaTheme="minorEastAsia"/>
        </w:rPr>
        <w:t xml:space="preserve">). </w:t>
      </w:r>
      <w:r w:rsidR="00CB0C0D">
        <w:rPr>
          <w:rFonts w:eastAsiaTheme="minorEastAsia"/>
        </w:rPr>
        <w:t xml:space="preserve">The fitted value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sidR="00CB0C0D">
        <w:rPr>
          <w:rFonts w:eastAsiaTheme="minorEastAsia"/>
        </w:rPr>
        <w:t xml:space="preserve"> in the Thomas model was within 0.7% of the value predicted by HSDMIX, suggesting that estimating this Thomas model parameter using Eq. 5 in the main text</w:t>
      </w:r>
      <w:r w:rsidR="0096023A">
        <w:rPr>
          <w:rFonts w:eastAsiaTheme="minorEastAsia"/>
        </w:rPr>
        <w:t xml:space="preserve"> may be appropriate in this context.</w:t>
      </w:r>
      <w:r w:rsidR="00CB0C0D">
        <w:rPr>
          <w:rFonts w:eastAsiaTheme="minorEastAsia"/>
        </w:rPr>
        <w:t xml:space="preserve"> </w:t>
      </w:r>
      <w:r w:rsidR="0096023A">
        <w:rPr>
          <w:rFonts w:eastAsiaTheme="minorEastAsia"/>
        </w:rPr>
        <w:t xml:space="preserve">The best fit value fo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oMath>
      <w:r w:rsidR="0096023A">
        <w:rPr>
          <w:rFonts w:eastAsiaTheme="minorEastAsia"/>
        </w:rPr>
        <w:t xml:space="preserve"> was 10.7 L/(meq</w:t>
      </w:r>
      <w:r w:rsidR="001A48D8">
        <w:rPr>
          <w:rFonts w:eastAsiaTheme="minorEastAsia" w:cstheme="minorHAnsi"/>
        </w:rPr>
        <w:t>·</w:t>
      </w:r>
      <w:r w:rsidR="0096023A">
        <w:rPr>
          <w:rFonts w:eastAsiaTheme="minorEastAsia"/>
        </w:rPr>
        <w:t>s) and was carried forward to other scenarios to compare the behaviors of the two models.</w:t>
      </w:r>
    </w:p>
    <w:p w14:paraId="2FE69D36" w14:textId="11121062" w:rsidR="0009497E" w:rsidRDefault="0009497E" w:rsidP="00AC77E4">
      <w:pPr>
        <w:rPr>
          <w:rFonts w:eastAsiaTheme="minorEastAsia"/>
        </w:rPr>
      </w:pPr>
      <w:r>
        <w:rPr>
          <w:rFonts w:eastAsiaTheme="minorEastAsia"/>
          <w:noProof/>
        </w:rPr>
        <mc:AlternateContent>
          <mc:Choice Requires="wpc">
            <w:drawing>
              <wp:inline distT="0" distB="0" distL="0" distR="0" wp14:anchorId="2D6FA8B4" wp14:editId="350351CA">
                <wp:extent cx="3974123" cy="2689860"/>
                <wp:effectExtent l="0" t="0" r="26670" b="1524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8" name="Picture 8"/>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41900" y="131014"/>
                            <a:ext cx="3771900" cy="2501900"/>
                          </a:xfrm>
                          <a:prstGeom prst="rect">
                            <a:avLst/>
                          </a:prstGeom>
                          <a:noFill/>
                          <a:ln>
                            <a:noFill/>
                          </a:ln>
                        </pic:spPr>
                      </pic:pic>
                    </wpc:wpc>
                  </a:graphicData>
                </a:graphic>
              </wp:inline>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v:group id="Canvas 2" style="width:312.9pt;height:211.8pt;mso-position-horizontal-relative:char;mso-position-vertical-relative:line" coordsize="39738,26898" o:spid="_x0000_s1026" editas="canvas" w14:anchorId="2149D10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27" style="position:absolute;width:39738;height:26898;visibility:visible;mso-wrap-style:square" filled="t" stroked="t" strokecolor="black [3213]" type="#_x0000_t75">
                  <v:fill o:detectmouseclick="t"/>
                  <v:path o:connecttype="none"/>
                </v:shape>
                <v:shape id="Picture 8" style="position:absolute;left:1419;top:1310;width:37719;height:25019;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">
                  <v:imagedata o:title="" r:id="rId13"/>
                </v:shape>
                <w10:anchorlock/>
              </v:group>
            </w:pict>
          </mc:Fallback>
        </mc:AlternateContent>
      </w:r>
    </w:p>
    <w:p w14:paraId="25156570" w14:textId="57962B70" w:rsidR="0009497E" w:rsidRDefault="0009497E" w:rsidP="00AC77E4">
      <w:pPr>
        <w:rPr>
          <w:rFonts w:eastAsiaTheme="minorEastAsia"/>
        </w:rPr>
      </w:pPr>
      <w:r>
        <w:rPr>
          <w:rFonts w:eastAsiaTheme="minorEastAsia"/>
        </w:rPr>
        <w:t>Figure S</w:t>
      </w:r>
      <w:r w:rsidR="00410A6A">
        <w:rPr>
          <w:rFonts w:eastAsiaTheme="minorEastAsia"/>
        </w:rPr>
        <w:t>2</w:t>
      </w:r>
      <w:r>
        <w:rPr>
          <w:rFonts w:eastAsiaTheme="minorEastAsia"/>
        </w:rPr>
        <w:t xml:space="preserve">: </w:t>
      </w:r>
      <w:r w:rsidR="00CB0C0D">
        <w:rPr>
          <w:rFonts w:eastAsiaTheme="minorEastAsia"/>
        </w:rPr>
        <w:t>Regression of Thomas model to HSDMIX predicted breakthrough curve.</w:t>
      </w:r>
    </w:p>
    <w:p w14:paraId="2F03EAC2" w14:textId="466645C8" w:rsidR="0096023A" w:rsidRDefault="0096023A" w:rsidP="00AC77E4">
      <w:pPr>
        <w:rPr>
          <w:rFonts w:eastAsiaTheme="minorEastAsia"/>
        </w:rPr>
      </w:pPr>
      <w:r>
        <w:rPr>
          <w:rFonts w:eastAsiaTheme="minorEastAsia"/>
        </w:rPr>
        <w:t xml:space="preserve">One application of modeling fixed-bed performance is predicting scale-up from pilot to full-scale systems. To examine this, HSDMIX and Thomas model predictions were compared with </w:t>
      </w:r>
      <w:r w:rsidR="000D13BE">
        <w:rPr>
          <w:rFonts w:eastAsiaTheme="minorEastAsia"/>
        </w:rPr>
        <w:t>bed depth</w:t>
      </w:r>
      <w:r>
        <w:rPr>
          <w:rFonts w:eastAsiaTheme="minorEastAsia"/>
        </w:rPr>
        <w:t xml:space="preserve"> further extended to 330 cm</w:t>
      </w:r>
      <w:r w:rsidR="00386D2D">
        <w:rPr>
          <w:rFonts w:eastAsiaTheme="minorEastAsia"/>
        </w:rPr>
        <w:t xml:space="preserve"> (2x)</w:t>
      </w:r>
      <w:r w:rsidR="000D13BE">
        <w:rPr>
          <w:rFonts w:eastAsiaTheme="minorEastAsia"/>
        </w:rPr>
        <w:t xml:space="preserve"> or shortened to 41 cm</w:t>
      </w:r>
      <w:r w:rsidR="00386D2D">
        <w:rPr>
          <w:rFonts w:eastAsiaTheme="minorEastAsia"/>
        </w:rPr>
        <w:t xml:space="preserve"> (1/4 x)</w:t>
      </w:r>
      <w:r w:rsidR="000D13BE">
        <w:rPr>
          <w:rFonts w:eastAsiaTheme="minorEastAsia"/>
        </w:rPr>
        <w:t>.</w:t>
      </w:r>
      <w:r w:rsidR="00A91E6E">
        <w:rPr>
          <w:rFonts w:eastAsiaTheme="minorEastAsia"/>
        </w:rPr>
        <w:t xml:space="preserve"> The underlying assumption of a constant pattern mass transfer zone in the Thomas model is evident in Figure S</w:t>
      </w:r>
      <w:r w:rsidR="00410A6A">
        <w:rPr>
          <w:rFonts w:eastAsiaTheme="minorEastAsia"/>
        </w:rPr>
        <w:t>3</w:t>
      </w:r>
      <w:r w:rsidR="00A91E6E">
        <w:rPr>
          <w:rFonts w:eastAsiaTheme="minorEastAsia"/>
        </w:rPr>
        <w:t xml:space="preserve">. This contrasts with HSDMIX which models the development of the mass transfer zone. The short bed </w:t>
      </w:r>
      <w:r w:rsidR="00FF5881">
        <w:rPr>
          <w:rFonts w:eastAsiaTheme="minorEastAsia"/>
        </w:rPr>
        <w:t>breakthrough curve produced by</w:t>
      </w:r>
      <w:r w:rsidR="00A91E6E">
        <w:rPr>
          <w:rFonts w:eastAsiaTheme="minorEastAsia"/>
        </w:rPr>
        <w:t xml:space="preserve"> the Thomas </w:t>
      </w:r>
      <w:r w:rsidR="00FF5881">
        <w:rPr>
          <w:rFonts w:eastAsiaTheme="minorEastAsia"/>
        </w:rPr>
        <w:t xml:space="preserve">model is more dispersed than the one from HSDMIX and features significant early breakthrough. It is, however, unlikely that the constant pattern assumption holds in this case, so the Thomas model prediction is likely erroneous. This claim is supported by the findings of Ellis et al. </w:t>
      </w:r>
      <w:r w:rsidR="00E322F1">
        <w:rPr>
          <w:rFonts w:eastAsiaTheme="minorEastAsia"/>
        </w:rPr>
        <w:fldChar w:fldCharType="begin"/>
      </w:r>
      <w:r w:rsidR="00E322F1">
        <w:rPr>
          <w:rFonts w:eastAsiaTheme="minorEastAsia"/>
        </w:rPr>
        <w:instrText xml:space="preserve"> ADDIN EN.CITE &lt;EndNote&gt;&lt;Cite&gt;&lt;Author&gt;Ellis&lt;/Author&gt;&lt;Year&gt;2022&lt;/Year&gt;&lt;RecNum&gt;62&lt;/RecNum&gt;&lt;DisplayText&gt;(Ellis et al., 2022)&lt;/DisplayText&gt;&lt;record&gt;&lt;rec-number&gt;62&lt;/rec-number&gt;&lt;foreign-keys&gt;&lt;key app="EN" db-id="p999dx2025002bepw0f5w5e4z9tfr2r9aeta" timestamp="1677790720"&gt;62&lt;/key&gt;&lt;/foreign-keys&gt;&lt;ref-type name="Journal Article"&gt;17&lt;/ref-type&gt;&lt;contributors&gt;&lt;authors&gt;&lt;author&gt;Ellis, Anderson C&lt;/author&gt;&lt;author&gt;Liu, Charlie J&lt;/author&gt;&lt;author&gt;Fang, Yida&lt;/author&gt;&lt;author&gt;Boyer, Treavor H&lt;/author&gt;&lt;author&gt;Schaefer, Charles E&lt;/author&gt;&lt;author&gt;Higgins, Christopher P&lt;/author&gt;&lt;author&gt;Strathmann, Timothy J&lt;/author&gt;&lt;/authors&gt;&lt;/contributors&gt;&lt;titles&gt;&lt;title&gt;Pilot study comparison of regenerable and emerging single-use anion exchange resins for treatment of groundwater contaminated by per-and polyfluoroalkyl substances (PFASs)&lt;/title&gt;&lt;secondary-title&gt;Water Research&lt;/secondary-title&gt;&lt;/titles&gt;&lt;periodical&gt;&lt;full-title&gt;Water Research&lt;/full-title&gt;&lt;/periodical&gt;&lt;pages&gt;119019&lt;/pages&gt;&lt;volume&gt;223&lt;/volume&gt;&lt;dates&gt;&lt;year&gt;2022&lt;/year&gt;&lt;/dates&gt;&lt;isbn&gt;0043-1354&lt;/isbn&gt;&lt;urls&gt;&lt;/urls&gt;&lt;/record&gt;&lt;/Cite&gt;&lt;/EndNote&gt;</w:instrText>
      </w:r>
      <w:r w:rsidR="00E322F1">
        <w:rPr>
          <w:rFonts w:eastAsiaTheme="minorEastAsia"/>
        </w:rPr>
        <w:fldChar w:fldCharType="separate"/>
      </w:r>
      <w:r w:rsidR="00E322F1">
        <w:rPr>
          <w:rFonts w:eastAsiaTheme="minorEastAsia"/>
          <w:noProof/>
        </w:rPr>
        <w:t>(Ellis et al., 2022)</w:t>
      </w:r>
      <w:r w:rsidR="00E322F1">
        <w:rPr>
          <w:rFonts w:eastAsiaTheme="minorEastAsia"/>
        </w:rPr>
        <w:fldChar w:fldCharType="end"/>
      </w:r>
      <w:r w:rsidR="00FF5881">
        <w:rPr>
          <w:rFonts w:eastAsiaTheme="minorEastAsia"/>
        </w:rPr>
        <w:t xml:space="preserve"> and Croll et al. </w:t>
      </w:r>
      <w:r w:rsidR="00E322F1">
        <w:rPr>
          <w:rFonts w:eastAsiaTheme="minorEastAsia"/>
        </w:rPr>
        <w:fldChar w:fldCharType="begin"/>
      </w:r>
      <w:r w:rsidR="00E322F1">
        <w:rPr>
          <w:rFonts w:eastAsiaTheme="minorEastAsia"/>
        </w:rPr>
        <w:instrText xml:space="preserve"> ADDIN EN.CITE &lt;EndNote&gt;&lt;Cite&gt;&lt;Author&gt;Croll&lt;/Author&gt;&lt;Year&gt;2023&lt;/Year&gt;&lt;RecNum&gt;83&lt;/RecNum&gt;&lt;DisplayText&gt;(Croll et al., 2023)&lt;/DisplayText&gt;&lt;record&gt;&lt;rec-number&gt;83&lt;/rec-number&gt;&lt;foreign-keys&gt;&lt;key app="EN" db-id="p999dx2025002bepw0f5w5e4z9tfr2r9aeta" timestamp="1680779709"&gt;83&lt;/key&gt;&lt;/foreign-keys&gt;&lt;ref-type name="Journal Article"&gt;17&lt;/ref-type&gt;&lt;contributors&gt;&lt;authors&gt;&lt;author&gt;Croll, Henry C&lt;/author&gt;&lt;author&gt;Adelman, Michael J&lt;/author&gt;&lt;author&gt;Chow, Steven J&lt;/author&gt;&lt;author&gt;Schwab, Kellogg J&lt;/author&gt;&lt;author&gt;Capelle, Ryan&lt;/author&gt;&lt;author&gt;Oppenheimer, Joan&lt;/author&gt;&lt;author&gt;Jacangelo, Joseph G&lt;/author&gt;&lt;/authors&gt;&lt;/contributors&gt;&lt;titles&gt;&lt;title&gt;Fundamental Kinetic Constants for Breakthrough of Per-and Polyfluoroalkyl Substances at Varying Empty Bed Contact Times: Theoretical Analysis and Pilot Scale Demonstration&lt;/title&gt;&lt;secondary-title&gt;Chemical Engineering Journal&lt;/secondary-title&gt;&lt;/titles&gt;&lt;periodical&gt;&lt;full-title&gt;Chemical Engineering Journal&lt;/full-title&gt;&lt;/periodical&gt;&lt;pages&gt;142587&lt;/pages&gt;&lt;dates&gt;&lt;year&gt;2023&lt;/year&gt;&lt;/dates&gt;&lt;isbn&gt;1385-8947&lt;/isbn&gt;&lt;urls&gt;&lt;/urls&gt;&lt;/record&gt;&lt;/Cite&gt;&lt;/EndNote&gt;</w:instrText>
      </w:r>
      <w:r w:rsidR="00E322F1">
        <w:rPr>
          <w:rFonts w:eastAsiaTheme="minorEastAsia"/>
        </w:rPr>
        <w:fldChar w:fldCharType="separate"/>
      </w:r>
      <w:r w:rsidR="00E322F1">
        <w:rPr>
          <w:rFonts w:eastAsiaTheme="minorEastAsia"/>
          <w:noProof/>
        </w:rPr>
        <w:t>(Croll et al., 2023)</w:t>
      </w:r>
      <w:r w:rsidR="00E322F1">
        <w:rPr>
          <w:rFonts w:eastAsiaTheme="minorEastAsia"/>
        </w:rPr>
        <w:fldChar w:fldCharType="end"/>
      </w:r>
      <w:r w:rsidR="00FF5881">
        <w:rPr>
          <w:rFonts w:eastAsiaTheme="minorEastAsia"/>
        </w:rPr>
        <w:t>, which both found differing fit parameters using constant pattern models on data from sample ports</w:t>
      </w:r>
      <w:r w:rsidR="00E322F1">
        <w:rPr>
          <w:rFonts w:eastAsiaTheme="minorEastAsia"/>
        </w:rPr>
        <w:t xml:space="preserve"> pilot systems. </w:t>
      </w:r>
    </w:p>
    <w:p w14:paraId="2B9F00A9" w14:textId="558BEAAA" w:rsidR="00A91E6E" w:rsidRDefault="00A91E6E" w:rsidP="00AC77E4">
      <w:pPr>
        <w:rPr>
          <w:rFonts w:eastAsiaTheme="minorEastAsia"/>
        </w:rPr>
      </w:pPr>
      <w:r>
        <w:rPr>
          <w:rFonts w:eastAsiaTheme="minorEastAsia"/>
          <w:noProof/>
        </w:rPr>
        <w:lastRenderedPageBreak/>
        <mc:AlternateContent>
          <mc:Choice Requires="wpc">
            <w:drawing>
              <wp:inline distT="0" distB="0" distL="0" distR="0" wp14:anchorId="445115CA" wp14:editId="4D5ED040">
                <wp:extent cx="3974123" cy="2689860"/>
                <wp:effectExtent l="0" t="0" r="26670" b="1524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10" name="Picture 10"/>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71143" y="87471"/>
                            <a:ext cx="3853180" cy="2555875"/>
                          </a:xfrm>
                          <a:prstGeom prst="rect">
                            <a:avLst/>
                          </a:prstGeom>
                          <a:noFill/>
                          <a:ln>
                            <a:noFill/>
                          </a:ln>
                        </pic:spPr>
                      </pic:pic>
                    </wpc:wpc>
                  </a:graphicData>
                </a:graphic>
              </wp:inline>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v:group id="Canvas 5" style="width:312.9pt;height:211.8pt;mso-position-horizontal-relative:char;mso-position-vertical-relative:line" coordsize="39738,26898" o:spid="_x0000_s1026" editas="canvas" w14:anchorId="207D1BB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">
                <v:shape id="_x0000_s1027" style="position:absolute;width:39738;height:26898;visibility:visible;mso-wrap-style:square" filled="t" stroked="t" strokecolor="black [3213]" type="#_x0000_t75">
                  <v:fill o:detectmouseclick="t"/>
                  <v:path o:connecttype="none"/>
                </v:shape>
                <v:shape id="Picture 10" style="position:absolute;left:711;top:874;width:38532;height:25559;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">
                  <v:imagedata o:title="" r:id="rId15"/>
                </v:shape>
                <w10:anchorlock/>
              </v:group>
            </w:pict>
          </mc:Fallback>
        </mc:AlternateContent>
      </w:r>
    </w:p>
    <w:p w14:paraId="22F7395A" w14:textId="16485A1F" w:rsidR="00A91E6E" w:rsidRDefault="00A91E6E" w:rsidP="00AC77E4">
      <w:pPr>
        <w:rPr>
          <w:rFonts w:eastAsiaTheme="minorEastAsia"/>
        </w:rPr>
      </w:pPr>
      <w:r>
        <w:rPr>
          <w:rFonts w:eastAsiaTheme="minorEastAsia"/>
        </w:rPr>
        <w:t>Figure S</w:t>
      </w:r>
      <w:r w:rsidR="00410A6A">
        <w:rPr>
          <w:rFonts w:eastAsiaTheme="minorEastAsia"/>
        </w:rPr>
        <w:t>3</w:t>
      </w:r>
      <w:r>
        <w:rPr>
          <w:rFonts w:eastAsiaTheme="minorEastAsia"/>
        </w:rPr>
        <w:t>: Effect of changing bed depth on Thomas and HSDMIX models.</w:t>
      </w:r>
    </w:p>
    <w:p w14:paraId="25B111F9" w14:textId="210FFB1C" w:rsidR="0025305D" w:rsidRDefault="00E322F1" w:rsidP="00AC77E4">
      <w:pPr>
        <w:rPr>
          <w:rFonts w:eastAsiaTheme="minorEastAsia"/>
        </w:rPr>
      </w:pPr>
      <w:r>
        <w:rPr>
          <w:rFonts w:eastAsiaTheme="minorEastAsia"/>
        </w:rPr>
        <w:t xml:space="preserve">The HSDMIX and the Thomas model predictions for the long bed variant do not agree either. The breakthrough curve from HSDMIX still shows some dispersion of the mass transfer zone. </w:t>
      </w:r>
      <w:r w:rsidR="00383F2F">
        <w:rPr>
          <w:rFonts w:eastAsiaTheme="minorEastAsia"/>
        </w:rPr>
        <w:t>The Thomas model has a sharper profile for the longer bed, where</w:t>
      </w:r>
      <w:r w:rsidR="00AE7B53">
        <w:rPr>
          <w:rFonts w:eastAsiaTheme="minorEastAsia"/>
        </w:rPr>
        <w:t>as</w:t>
      </w:r>
      <w:r w:rsidR="00383F2F">
        <w:rPr>
          <w:rFonts w:eastAsiaTheme="minorEastAsia"/>
        </w:rPr>
        <w:t xml:space="preserve"> HSDMIX predicts earlier breakthrough</w:t>
      </w:r>
      <w:r w:rsidR="00191363">
        <w:rPr>
          <w:rFonts w:eastAsiaTheme="minorEastAsia"/>
        </w:rPr>
        <w:t xml:space="preserve"> which could be important for bed design. </w:t>
      </w:r>
      <w:r w:rsidR="00CA026B">
        <w:rPr>
          <w:rFonts w:eastAsiaTheme="minorEastAsia"/>
        </w:rPr>
        <w:t xml:space="preserve">The HSDMIX predictions </w:t>
      </w:r>
      <w:r w:rsidR="000B5F40">
        <w:rPr>
          <w:rFonts w:eastAsiaTheme="minorEastAsia"/>
        </w:rPr>
        <w:t>are consistent with ion exchange theory</w:t>
      </w:r>
      <w:r w:rsidR="000F30CE">
        <w:rPr>
          <w:rFonts w:eastAsiaTheme="minorEastAsia"/>
        </w:rPr>
        <w:t xml:space="preserve"> and have been </w:t>
      </w:r>
      <w:r w:rsidR="003C3EB9">
        <w:rPr>
          <w:rFonts w:eastAsiaTheme="minorEastAsia"/>
        </w:rPr>
        <w:t xml:space="preserve">validated against some </w:t>
      </w:r>
      <w:r w:rsidR="00BC1E6B">
        <w:rPr>
          <w:rFonts w:eastAsiaTheme="minorEastAsia"/>
        </w:rPr>
        <w:t>conditions</w:t>
      </w:r>
      <w:r w:rsidR="000B5F40">
        <w:rPr>
          <w:rFonts w:eastAsiaTheme="minorEastAsia"/>
        </w:rPr>
        <w:t xml:space="preserve">, but </w:t>
      </w:r>
      <w:r w:rsidR="00AE7B53">
        <w:rPr>
          <w:rFonts w:eastAsiaTheme="minorEastAsia"/>
        </w:rPr>
        <w:t xml:space="preserve">they </w:t>
      </w:r>
      <w:r w:rsidR="00AA6B73">
        <w:rPr>
          <w:rFonts w:eastAsiaTheme="minorEastAsia"/>
        </w:rPr>
        <w:t xml:space="preserve">need more testing to determine if they are </w:t>
      </w:r>
      <w:r w:rsidR="009B209D">
        <w:rPr>
          <w:rFonts w:eastAsiaTheme="minorEastAsia"/>
        </w:rPr>
        <w:t xml:space="preserve">rigorously correct. For trace contaminants on a large competing background, the ion exchange isotherm becomes effectively linear </w:t>
      </w:r>
      <w:r w:rsidR="0025305D">
        <w:rPr>
          <w:rFonts w:eastAsiaTheme="minorEastAsia"/>
        </w:rPr>
        <w:fldChar w:fldCharType="begin"/>
      </w:r>
      <w:r w:rsidR="0025305D">
        <w:rPr>
          <w:rFonts w:eastAsiaTheme="minorEastAsia"/>
        </w:rPr>
        <w:instrText xml:space="preserve"> ADDIN EN.CITE &lt;EndNote&gt;&lt;Cite&gt;&lt;Author&gt;SenGupta&lt;/Author&gt;&lt;Year&gt;2017&lt;/Year&gt;&lt;RecNum&gt;31&lt;/RecNum&gt;&lt;DisplayText&gt;(SenGupta, 2017)&lt;/DisplayText&gt;&lt;record&gt;&lt;rec-number&gt;31&lt;/rec-number&gt;&lt;foreign-keys&gt;&lt;key app="EN" db-id="p999dx2025002bepw0f5w5e4z9tfr2r9aeta" timestamp="1580412398"&gt;31&lt;/key&gt;&lt;/foreign-keys&gt;&lt;ref-type name="Book"&gt;6&lt;/ref-type&gt;&lt;contributors&gt;&lt;authors&gt;&lt;author&gt;SenGupta, Arup K&lt;/author&gt;&lt;/authors&gt;&lt;/contributors&gt;&lt;titles&gt;&lt;title&gt;Ion Exchange in Environmental Processes: Fundamentals, Applications and Sustainable Technology&lt;/title&gt;&lt;/titles&gt;&lt;dates&gt;&lt;year&gt;2017&lt;/year&gt;&lt;/dates&gt;&lt;publisher&gt;John Wiley &amp;amp; Sons&lt;/publisher&gt;&lt;isbn&gt;1119157390&lt;/isbn&gt;&lt;urls&gt;&lt;/urls&gt;&lt;/record&gt;&lt;/Cite&gt;&lt;/EndNote&gt;</w:instrText>
      </w:r>
      <w:r w:rsidR="0025305D">
        <w:rPr>
          <w:rFonts w:eastAsiaTheme="minorEastAsia"/>
        </w:rPr>
        <w:fldChar w:fldCharType="separate"/>
      </w:r>
      <w:r w:rsidR="0025305D">
        <w:rPr>
          <w:rFonts w:eastAsiaTheme="minorEastAsia"/>
          <w:noProof/>
        </w:rPr>
        <w:t>(SenGupta, 2017)</w:t>
      </w:r>
      <w:r w:rsidR="0025305D">
        <w:rPr>
          <w:rFonts w:eastAsiaTheme="minorEastAsia"/>
        </w:rPr>
        <w:fldChar w:fldCharType="end"/>
      </w:r>
      <w:r w:rsidR="0025305D">
        <w:rPr>
          <w:rFonts w:eastAsiaTheme="minorEastAsia"/>
        </w:rPr>
        <w:t xml:space="preserve"> resulting in a mass transfer zone</w:t>
      </w:r>
      <w:r w:rsidR="00AE7B53">
        <w:rPr>
          <w:rFonts w:eastAsiaTheme="minorEastAsia"/>
        </w:rPr>
        <w:t xml:space="preserve"> that</w:t>
      </w:r>
      <w:r w:rsidR="0025305D">
        <w:rPr>
          <w:rFonts w:eastAsiaTheme="minorEastAsia"/>
        </w:rPr>
        <w:t xml:space="preserve"> is not fully self-sharpening. Thus, it does not appear that constant pattern models can predict the changes in breakthrough curve shape caused by changing system size for IX treatment of trace PFAS.</w:t>
      </w:r>
    </w:p>
    <w:p w14:paraId="28579D51" w14:textId="52EDFD6A" w:rsidR="000F27A1" w:rsidRDefault="000F27A1" w:rsidP="00AC77E4">
      <w:pPr>
        <w:rPr>
          <w:rFonts w:eastAsiaTheme="minorEastAsia"/>
        </w:rPr>
      </w:pPr>
      <w:r>
        <w:rPr>
          <w:rFonts w:eastAsiaTheme="minorEastAsia"/>
        </w:rPr>
        <w:t xml:space="preserve">Another use case for modeling is predicting the effect of changing PFAS concentration on filter life. For this example, the concentration of PFHxA from the base case is cut in half. </w:t>
      </w:r>
      <w:r w:rsidR="00F2683D">
        <w:rPr>
          <w:rFonts w:eastAsiaTheme="minorEastAsia"/>
        </w:rPr>
        <w:t>As predicted by ion exchange theory</w:t>
      </w:r>
      <w:r w:rsidR="00B2186E">
        <w:rPr>
          <w:rFonts w:eastAsiaTheme="minorEastAsia"/>
        </w:rPr>
        <w:t xml:space="preserve"> for trace contaminants</w:t>
      </w:r>
      <w:r w:rsidR="00F2683D">
        <w:rPr>
          <w:rFonts w:eastAsiaTheme="minorEastAsia"/>
        </w:rPr>
        <w:t>, the concentration normalized breakthrough curve predicted by HSDMIX is unchanged by decreasing the influent concentration (Figure S</w:t>
      </w:r>
      <w:r w:rsidR="00773C31">
        <w:rPr>
          <w:rFonts w:eastAsiaTheme="minorEastAsia"/>
        </w:rPr>
        <w:t>4</w:t>
      </w:r>
      <w:r w:rsidR="00F2683D">
        <w:rPr>
          <w:rFonts w:eastAsiaTheme="minorEastAsia"/>
        </w:rPr>
        <w:t xml:space="preserve">). </w:t>
      </w:r>
      <w:r w:rsidR="00510196">
        <w:rPr>
          <w:rFonts w:eastAsiaTheme="minorEastAsia"/>
        </w:rPr>
        <w:t xml:space="preserve">Although cursory inspection of the Thomas model might tempt one to </w:t>
      </w:r>
      <w:r w:rsidR="00F2683D">
        <w:rPr>
          <w:rFonts w:eastAsiaTheme="minorEastAsia"/>
        </w:rPr>
        <w:t xml:space="preserve">model </w:t>
      </w:r>
      <w:r w:rsidR="00B2186E">
        <w:rPr>
          <w:rFonts w:eastAsiaTheme="minorEastAsia"/>
        </w:rPr>
        <w:t>the change in initial concentration</w:t>
      </w:r>
      <w:r w:rsidR="00510196">
        <w:rPr>
          <w:rFonts w:eastAsiaTheme="minorEastAsia"/>
        </w:rPr>
        <w:t xml:space="preserve"> by merely cutting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e>
        </m:acc>
      </m:oMath>
      <w:r w:rsidR="00F2683D">
        <w:rPr>
          <w:rFonts w:eastAsiaTheme="minorEastAsia"/>
        </w:rPr>
        <w:t xml:space="preserve"> </w:t>
      </w:r>
      <w:r w:rsidR="00510196">
        <w:rPr>
          <w:rFonts w:eastAsiaTheme="minorEastAsia"/>
        </w:rPr>
        <w:t xml:space="preserve"> in half, doing so </w:t>
      </w:r>
      <w:r w:rsidR="00F2683D">
        <w:rPr>
          <w:rFonts w:eastAsiaTheme="minorEastAsia"/>
        </w:rPr>
        <w:t xml:space="preserve">neglects the dependence of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sidR="00F2683D">
        <w:rPr>
          <w:rFonts w:eastAsiaTheme="minorEastAsia"/>
        </w:rPr>
        <w:t xml:space="preserve"> on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e>
        </m:acc>
      </m:oMath>
      <w:r w:rsidR="00F2683D">
        <w:rPr>
          <w:rFonts w:eastAsiaTheme="minorEastAsia"/>
        </w:rPr>
        <w:t xml:space="preserve"> and </w:t>
      </w:r>
      <w:r w:rsidR="00510196">
        <w:rPr>
          <w:rFonts w:eastAsiaTheme="minorEastAsia"/>
        </w:rPr>
        <w:t>produces an erroneous shift</w:t>
      </w:r>
      <w:r w:rsidR="00F2683D">
        <w:rPr>
          <w:rFonts w:eastAsiaTheme="minorEastAsia"/>
        </w:rPr>
        <w:t xml:space="preserve"> of the breakthrough curve toward higher BV50 (Figure S</w:t>
      </w:r>
      <w:r w:rsidR="00ED698F">
        <w:rPr>
          <w:rFonts w:eastAsiaTheme="minorEastAsia"/>
        </w:rPr>
        <w:t>4</w:t>
      </w:r>
      <w:r w:rsidR="00F2683D">
        <w:rPr>
          <w:rFonts w:eastAsiaTheme="minorEastAsia"/>
        </w:rPr>
        <w:t>)</w:t>
      </w:r>
      <w:r w:rsidR="00510196">
        <w:rPr>
          <w:rFonts w:eastAsiaTheme="minorEastAsia"/>
        </w:rPr>
        <w:t xml:space="preserve">. </w:t>
      </w:r>
      <w:r w:rsidR="00F2683D">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Pr>
          <w:rFonts w:eastAsiaTheme="minorEastAsia"/>
        </w:rPr>
        <w:t xml:space="preserve"> </w:t>
      </w:r>
      <w:r w:rsidR="00F2683D">
        <w:rPr>
          <w:rFonts w:eastAsiaTheme="minorEastAsia"/>
        </w:rPr>
        <w:t xml:space="preserve">is updated </w:t>
      </w:r>
      <w:r>
        <w:rPr>
          <w:rFonts w:eastAsiaTheme="minorEastAsia"/>
        </w:rPr>
        <w:t xml:space="preserve">for the Thomas model </w:t>
      </w:r>
      <w:r w:rsidR="00F2683D">
        <w:rPr>
          <w:rFonts w:eastAsiaTheme="minorEastAsia"/>
        </w:rPr>
        <w:t>according to</w:t>
      </w:r>
      <w:r>
        <w:rPr>
          <w:rFonts w:eastAsiaTheme="minorEastAsia"/>
        </w:rPr>
        <w:t xml:space="preserve"> Eq. 5 in the main text</w:t>
      </w:r>
      <w:r w:rsidR="00F2683D">
        <w:rPr>
          <w:rFonts w:eastAsiaTheme="minorEastAsia"/>
        </w:rPr>
        <w:t>, the location of the breakthrough curve coincides with HSDMIX</w:t>
      </w:r>
      <w:r>
        <w:rPr>
          <w:rFonts w:eastAsiaTheme="minorEastAsia"/>
        </w:rPr>
        <w:t xml:space="preserve">. The Thomas model, however, predicts a significant change in the shape of the breakthrough curve due to the appearance of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e>
        </m:acc>
      </m:oMath>
      <w:r>
        <w:rPr>
          <w:rFonts w:eastAsiaTheme="minorEastAsia"/>
        </w:rPr>
        <w:t xml:space="preserve">  in the exponential term of Eq. SI-7. The reason for this behavior is that the Thomas model was derived on the assumption that the kinetics of adsorption are controlled by chemical reaction rates. This assumption is not appropriate for ion exchange on full-sized resin beads because mass transport is almost certainly rate-determining in this situation </w:t>
      </w:r>
      <w:r>
        <w:rPr>
          <w:rFonts w:eastAsiaTheme="minorEastAsia"/>
        </w:rPr>
        <w:fldChar w:fldCharType="begin"/>
      </w:r>
      <w:r>
        <w:rPr>
          <w:rFonts w:eastAsiaTheme="minorEastAsia"/>
        </w:rPr>
        <w:instrText xml:space="preserve"> ADDIN EN.CITE &lt;EndNote&gt;&lt;Cite&gt;&lt;Author&gt;Helfferich&lt;/Author&gt;&lt;Year&gt;1995&lt;/Year&gt;&lt;RecNum&gt;3&lt;/RecNum&gt;&lt;DisplayText&gt;(Helfferich, 1995)&lt;/DisplayText&gt;&lt;record&gt;&lt;rec-number&gt;3&lt;/rec-number&gt;&lt;foreign-keys&gt;&lt;key app="EN" db-id="p999dx2025002bepw0f5w5e4z9tfr2r9aeta" timestamp="1570621773"&gt;3&lt;/key&gt;&lt;/foreign-keys&gt;&lt;ref-type name="Book"&gt;6&lt;/ref-type&gt;&lt;contributors&gt;&lt;authors&gt;&lt;author&gt;Helfferich, Friedrich G&lt;/author&gt;&lt;/authors&gt;&lt;/contributors&gt;&lt;titles&gt;&lt;title&gt;Ion exchange&lt;/title&gt;&lt;/titles&gt;&lt;dates&gt;&lt;year&gt;1995&lt;/year&gt;&lt;/dates&gt;&lt;publisher&gt;Courier Corporation&lt;/publisher&gt;&lt;isbn&gt;0486687848&lt;/isbn&gt;&lt;urls&gt;&lt;/urls&gt;&lt;/record&gt;&lt;/Cite&gt;&lt;/EndNote&gt;</w:instrText>
      </w:r>
      <w:r>
        <w:rPr>
          <w:rFonts w:eastAsiaTheme="minorEastAsia"/>
        </w:rPr>
        <w:fldChar w:fldCharType="separate"/>
      </w:r>
      <w:r>
        <w:rPr>
          <w:rFonts w:eastAsiaTheme="minorEastAsia"/>
          <w:noProof/>
        </w:rPr>
        <w:t>(Helfferich, 1995)</w:t>
      </w:r>
      <w:r>
        <w:rPr>
          <w:rFonts w:eastAsiaTheme="minorEastAsia"/>
        </w:rPr>
        <w:fldChar w:fldCharType="end"/>
      </w:r>
      <w:r>
        <w:rPr>
          <w:rFonts w:eastAsiaTheme="minorEastAsia"/>
        </w:rPr>
        <w:t xml:space="preserve">. Thus, </w:t>
      </w:r>
      <w:r w:rsidR="00344AF9">
        <w:rPr>
          <w:rFonts w:eastAsiaTheme="minorEastAsia"/>
        </w:rPr>
        <w:t xml:space="preserve">the </w:t>
      </w:r>
      <w:r>
        <w:rPr>
          <w:rFonts w:eastAsiaTheme="minorEastAsia"/>
        </w:rPr>
        <w:t>more empirical logistic model</w:t>
      </w:r>
      <w:r w:rsidR="00344AF9">
        <w:rPr>
          <w:rFonts w:eastAsiaTheme="minorEastAsia"/>
        </w:rPr>
        <w:t xml:space="preserve"> presented in</w:t>
      </w:r>
      <w:r>
        <w:rPr>
          <w:rFonts w:eastAsiaTheme="minorEastAsia"/>
        </w:rPr>
        <w:t xml:space="preserve"> Eq. 10 in the main text appear</w:t>
      </w:r>
      <w:r w:rsidR="00344AF9">
        <w:rPr>
          <w:rFonts w:eastAsiaTheme="minorEastAsia"/>
        </w:rPr>
        <w:t>s</w:t>
      </w:r>
      <w:r>
        <w:rPr>
          <w:rFonts w:eastAsiaTheme="minorEastAsia"/>
        </w:rPr>
        <w:t xml:space="preserve"> to be more appropriate </w:t>
      </w:r>
      <w:r w:rsidR="00344AF9">
        <w:rPr>
          <w:rFonts w:eastAsiaTheme="minorEastAsia"/>
        </w:rPr>
        <w:t xml:space="preserve">for modeling this scenario </w:t>
      </w:r>
      <w:r>
        <w:rPr>
          <w:rFonts w:eastAsiaTheme="minorEastAsia"/>
        </w:rPr>
        <w:t>than the Thomas model in this circumstance</w:t>
      </w:r>
      <w:r w:rsidR="00344AF9">
        <w:rPr>
          <w:rFonts w:eastAsiaTheme="minorEastAsia"/>
        </w:rPr>
        <w:t xml:space="preserve"> because it does not include the erroneous kinetic dependence on initial concentration</w:t>
      </w:r>
      <w:r>
        <w:rPr>
          <w:rFonts w:eastAsiaTheme="minorEastAsia"/>
        </w:rPr>
        <w:t>.</w:t>
      </w:r>
    </w:p>
    <w:p w14:paraId="2986E27F" w14:textId="77777777" w:rsidR="00230E98" w:rsidRDefault="00230E98" w:rsidP="00AC77E4">
      <w:pPr>
        <w:rPr>
          <w:rFonts w:eastAsiaTheme="minorEastAsia"/>
        </w:rPr>
      </w:pPr>
    </w:p>
    <w:p w14:paraId="7A56CC62" w14:textId="5EFC67A0" w:rsidR="00230E98" w:rsidRDefault="00230E98" w:rsidP="00AC77E4">
      <w:pPr>
        <w:rPr>
          <w:rFonts w:eastAsiaTheme="minorEastAsia"/>
        </w:rPr>
      </w:pPr>
      <w:r>
        <w:rPr>
          <w:rFonts w:eastAsiaTheme="minorEastAsia"/>
          <w:noProof/>
        </w:rPr>
        <w:lastRenderedPageBreak/>
        <mc:AlternateContent>
          <mc:Choice Requires="wpc">
            <w:drawing>
              <wp:inline distT="0" distB="0" distL="0" distR="0" wp14:anchorId="14205E23" wp14:editId="38C8259A">
                <wp:extent cx="3974123" cy="2689860"/>
                <wp:effectExtent l="0" t="0" r="26670" b="1524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9" name="Picture 9"/>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0" y="0"/>
                            <a:ext cx="3840480" cy="2552700"/>
                          </a:xfrm>
                          <a:prstGeom prst="rect">
                            <a:avLst/>
                          </a:prstGeom>
                          <a:noFill/>
                          <a:ln>
                            <a:noFill/>
                          </a:ln>
                        </pic:spPr>
                      </pic:pic>
                    </wpc:wpc>
                  </a:graphicData>
                </a:graphic>
              </wp:inline>
            </w:drawing>
          </mc:Choice>
          <mc:Fallback>
            <w:pict>
              <v:group w14:anchorId="69A97A70" id="Canvas 3" o:spid="_x0000_s1026" editas="canvas" style="width:312.9pt;height:211.8pt;mso-position-horizontal-relative:char;mso-position-vertical-relative:line" coordsize="39738,26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9738;height:26898;visibility:visible;mso-wrap-style:square" filled="t" stroked="t" strokecolor="black [3213]">
                  <v:fill o:detectmouseclick="t"/>
                  <v:path o:connecttype="none"/>
                </v:shape>
                <v:shape id="Picture 9" o:spid="_x0000_s1028" type="#_x0000_t75" style="position:absolute;width:38404;height:25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">
                  <v:imagedata r:id="rId17" o:title=""/>
                </v:shape>
                <w10:anchorlock/>
              </v:group>
            </w:pict>
          </mc:Fallback>
        </mc:AlternateContent>
      </w:r>
    </w:p>
    <w:p w14:paraId="7337B9F1" w14:textId="77777777" w:rsidR="00230E98" w:rsidRDefault="00230E98" w:rsidP="00230E98">
      <w:pPr>
        <w:rPr>
          <w:rFonts w:eastAsiaTheme="minorEastAsia"/>
        </w:rPr>
      </w:pPr>
      <w:r>
        <w:rPr>
          <w:rFonts w:eastAsiaTheme="minorEastAsia"/>
        </w:rPr>
        <w:t>Figure S4: Effect of decreased influent PFAS concentration on Thomas and HSDMIX models. An example breakthrough curve from misapplication of the Thomas model is also shown.</w:t>
      </w:r>
    </w:p>
    <w:p w14:paraId="2C54396E" w14:textId="77777777" w:rsidR="00230E98" w:rsidRDefault="00230E98" w:rsidP="00230E98">
      <w:pPr>
        <w:rPr>
          <w:rFonts w:eastAsiaTheme="minorEastAsia"/>
        </w:rPr>
      </w:pPr>
    </w:p>
    <w:p w14:paraId="1D44BE26" w14:textId="19EC4C66" w:rsidR="0011235E" w:rsidRDefault="000F27A1" w:rsidP="00AC77E4">
      <w:pPr>
        <w:rPr>
          <w:rFonts w:eastAsiaTheme="minorEastAsia"/>
        </w:rPr>
      </w:pPr>
      <w:r>
        <w:rPr>
          <w:rFonts w:eastAsiaTheme="minorEastAsia"/>
        </w:rPr>
        <w:t>Another related modeling scenario of interest is predicting</w:t>
      </w:r>
      <w:r w:rsidDel="000F27A1">
        <w:rPr>
          <w:rFonts w:eastAsiaTheme="minorEastAsia"/>
        </w:rPr>
        <w:t xml:space="preserve"> </w:t>
      </w:r>
      <w:r w:rsidR="00C617AC">
        <w:rPr>
          <w:rFonts w:eastAsiaTheme="minorEastAsia"/>
        </w:rPr>
        <w:t xml:space="preserve">the effect of changing water quality on system performance. </w:t>
      </w:r>
      <w:r w:rsidR="0011235E">
        <w:rPr>
          <w:rFonts w:eastAsiaTheme="minorEastAsia"/>
        </w:rPr>
        <w:t xml:space="preserve">For this example, nitrate was removed from the feed. </w:t>
      </w:r>
      <w:r w:rsidR="00C617AC">
        <w:rPr>
          <w:rFonts w:eastAsiaTheme="minorEastAsia"/>
        </w:rPr>
        <w:t>Given the functional form of Eq. SI-7</w:t>
      </w:r>
      <w:r w:rsidR="0011235E">
        <w:rPr>
          <w:rFonts w:eastAsiaTheme="minorEastAsia"/>
        </w:rPr>
        <w:t xml:space="preserve"> and the assumption of a Langmuir isotherm in the Thomas model, it not necessarily obvious that it can </w:t>
      </w:r>
      <w:r w:rsidR="00C617AC">
        <w:rPr>
          <w:rFonts w:eastAsiaTheme="minorEastAsia"/>
        </w:rPr>
        <w:t xml:space="preserve">be used to predict the effect of this change. </w:t>
      </w:r>
      <w:r w:rsidR="0011235E">
        <w:rPr>
          <w:rFonts w:eastAsiaTheme="minorEastAsia"/>
        </w:rPr>
        <w:t xml:space="preserve">However, the close correspondence of the Thomas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sidR="0011235E">
        <w:rPr>
          <w:rFonts w:eastAsiaTheme="minorEastAsia"/>
        </w:rPr>
        <w:t xml:space="preserve"> and the resin loading found by HSDMIX, one approach would be to make the prediction by calculating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sidR="0011235E">
        <w:rPr>
          <w:rFonts w:eastAsiaTheme="minorEastAsia"/>
        </w:rPr>
        <w:t xml:space="preserve"> for the Thomas model using Eq. 5 in the main text. Doing so results in a breakthrough curve with a propagation velocity very close to what HSDMIX predicts for the nitrate-free feed (Figure </w:t>
      </w:r>
      <w:r w:rsidR="00F2683D">
        <w:rPr>
          <w:rFonts w:eastAsiaTheme="minorEastAsia"/>
        </w:rPr>
        <w:t>S</w:t>
      </w:r>
      <w:r w:rsidR="001A128A">
        <w:rPr>
          <w:rFonts w:eastAsiaTheme="minorEastAsia"/>
        </w:rPr>
        <w:t>5</w:t>
      </w:r>
      <w:r w:rsidR="0011235E">
        <w:rPr>
          <w:rFonts w:eastAsiaTheme="minorEastAsia"/>
        </w:rPr>
        <w:t>). However, the profiles of the predicted breakthrough curves differ. This disagreement is once again due to the constant pattern nature of the Thomas model not capturing the dispersion of the mass transfer zone predicted by ion exchange theory.</w:t>
      </w:r>
      <w:r w:rsidR="00695FD7">
        <w:rPr>
          <w:rFonts w:eastAsiaTheme="minorEastAsia"/>
        </w:rPr>
        <w:t xml:space="preserve"> </w:t>
      </w:r>
      <w:r w:rsidR="002756D9">
        <w:rPr>
          <w:rFonts w:eastAsiaTheme="minorEastAsia"/>
        </w:rPr>
        <w:t>Here again, the Thomas model is predicting a later initial breakthrough</w:t>
      </w:r>
      <w:r w:rsidR="00F51D62">
        <w:rPr>
          <w:rFonts w:eastAsiaTheme="minorEastAsia"/>
        </w:rPr>
        <w:t xml:space="preserve">. </w:t>
      </w:r>
      <w:r w:rsidR="00695FD7">
        <w:rPr>
          <w:rFonts w:eastAsiaTheme="minorEastAsia"/>
        </w:rPr>
        <w:t>It is worth noting that neither of these model predictions is strictly rigorous for the pilot system in this study because the complexities of natural organic matter have been glossed over.</w:t>
      </w:r>
    </w:p>
    <w:p w14:paraId="5F75B5F2" w14:textId="2E229664" w:rsidR="000F27A1" w:rsidRDefault="000F27A1" w:rsidP="000F27A1">
      <w:pPr>
        <w:rPr>
          <w:rFonts w:eastAsiaTheme="minorEastAsia"/>
        </w:rPr>
      </w:pPr>
    </w:p>
    <w:p w14:paraId="3F802446" w14:textId="0144DB2D" w:rsidR="0011235E" w:rsidRDefault="0011235E" w:rsidP="00AC77E4">
      <w:pPr>
        <w:rPr>
          <w:rFonts w:eastAsiaTheme="minorEastAsia"/>
        </w:rPr>
      </w:pPr>
      <w:r>
        <w:rPr>
          <w:rFonts w:eastAsiaTheme="minorEastAsia"/>
          <w:noProof/>
        </w:rPr>
        <w:lastRenderedPageBreak/>
        <mc:AlternateContent>
          <mc:Choice Requires="wpc">
            <w:drawing>
              <wp:inline distT="0" distB="0" distL="0" distR="0" wp14:anchorId="29106F6F" wp14:editId="3A2A3BCC">
                <wp:extent cx="3974123" cy="2689860"/>
                <wp:effectExtent l="0" t="0" r="26670" b="1524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17" name="Picture 17"/>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31014" y="87471"/>
                            <a:ext cx="3793490" cy="2509520"/>
                          </a:xfrm>
                          <a:prstGeom prst="rect">
                            <a:avLst/>
                          </a:prstGeom>
                          <a:noFill/>
                          <a:ln>
                            <a:noFill/>
                          </a:ln>
                        </pic:spPr>
                      </pic:pic>
                    </wpc:wpc>
                  </a:graphicData>
                </a:graphic>
              </wp:inline>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v:group id="Canvas 12" style="width:312.9pt;height:211.8pt;mso-position-horizontal-relative:char;mso-position-vertical-relative:line" coordsize="39738,26898" o:spid="_x0000_s1026" editas="canvas" w14:anchorId="576A74D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">
                <v:shape id="_x0000_s1027" style="position:absolute;width:39738;height:26898;visibility:visible;mso-wrap-style:square" filled="t" stroked="t" strokecolor="black [3213]" type="#_x0000_t75">
                  <v:fill o:detectmouseclick="t"/>
                  <v:path o:connecttype="none"/>
                </v:shape>
                <v:shape id="Picture 17" style="position:absolute;left:1310;top:874;width:37935;height:25095;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">
                  <v:imagedata o:title="" r:id="rId19"/>
                </v:shape>
                <w10:anchorlock/>
              </v:group>
            </w:pict>
          </mc:Fallback>
        </mc:AlternateContent>
      </w:r>
    </w:p>
    <w:p w14:paraId="49990D90" w14:textId="050F672D" w:rsidR="0011235E" w:rsidRDefault="0011235E" w:rsidP="00AC77E4">
      <w:pPr>
        <w:rPr>
          <w:rFonts w:eastAsiaTheme="minorEastAsia"/>
        </w:rPr>
      </w:pPr>
      <w:r>
        <w:rPr>
          <w:rFonts w:eastAsiaTheme="minorEastAsia"/>
        </w:rPr>
        <w:t>Figure S</w:t>
      </w:r>
      <w:r w:rsidR="001A128A">
        <w:rPr>
          <w:rFonts w:eastAsiaTheme="minorEastAsia"/>
        </w:rPr>
        <w:t>5</w:t>
      </w:r>
      <w:r>
        <w:rPr>
          <w:rFonts w:eastAsiaTheme="minorEastAsia"/>
        </w:rPr>
        <w:t>: Effect of nitrate removal on Thomas and HSDMIX models.</w:t>
      </w:r>
    </w:p>
    <w:p w14:paraId="4A615BF8" w14:textId="7BFDCB40" w:rsidR="00556C60" w:rsidRDefault="00556C60" w:rsidP="00AC77E4">
      <w:pPr>
        <w:rPr>
          <w:rFonts w:eastAsiaTheme="minorEastAsia"/>
        </w:rPr>
      </w:pPr>
      <w:r>
        <w:rPr>
          <w:rFonts w:eastAsiaTheme="minorEastAsia"/>
        </w:rPr>
        <w:t xml:space="preserve">In summary, the inability of constant pattern models, including the Thomas model, to predict the evolution of the mass transfer zone in IX removal of trace ions limits their ability </w:t>
      </w:r>
      <w:r w:rsidR="00C022CB">
        <w:rPr>
          <w:rFonts w:eastAsiaTheme="minorEastAsia"/>
        </w:rPr>
        <w:t xml:space="preserve">to </w:t>
      </w:r>
      <w:r>
        <w:rPr>
          <w:rFonts w:eastAsiaTheme="minorEastAsia"/>
        </w:rPr>
        <w:t xml:space="preserve">make useful predictions </w:t>
      </w:r>
      <w:r w:rsidR="009251F0">
        <w:rPr>
          <w:rFonts w:eastAsiaTheme="minorEastAsia"/>
        </w:rPr>
        <w:t xml:space="preserve">based on </w:t>
      </w:r>
      <w:r>
        <w:rPr>
          <w:rFonts w:eastAsiaTheme="minorEastAsia"/>
        </w:rPr>
        <w:t xml:space="preserve">modeling of pilot data. </w:t>
      </w:r>
      <w:r w:rsidR="009251F0">
        <w:rPr>
          <w:rFonts w:eastAsiaTheme="minorEastAsia"/>
        </w:rPr>
        <w:t>The use of s</w:t>
      </w:r>
      <w:r w:rsidR="00B87D78">
        <w:rPr>
          <w:rFonts w:eastAsiaTheme="minorEastAsia"/>
        </w:rPr>
        <w:t>uch models</w:t>
      </w:r>
      <w:r w:rsidR="009251F0">
        <w:rPr>
          <w:rFonts w:eastAsiaTheme="minorEastAsia"/>
        </w:rPr>
        <w:t xml:space="preserve"> can only provide marginal </w:t>
      </w:r>
      <w:r>
        <w:rPr>
          <w:rFonts w:eastAsiaTheme="minorEastAsia"/>
        </w:rPr>
        <w:t>additional insight over</w:t>
      </w:r>
      <w:r w:rsidR="00B87D78">
        <w:rPr>
          <w:rFonts w:eastAsiaTheme="minorEastAsia"/>
        </w:rPr>
        <w:t xml:space="preserve"> what would be obtained by a basic BV50 analysis (for instance, with Eq. 7 in the main text).</w:t>
      </w:r>
      <w:r w:rsidR="009251F0">
        <w:rPr>
          <w:rFonts w:eastAsiaTheme="minorEastAsia"/>
        </w:rPr>
        <w:t xml:space="preserve"> However, these logistic models are still useful for data analysis tasks such as interpolation </w:t>
      </w:r>
      <w:r w:rsidR="009D0F53">
        <w:rPr>
          <w:rFonts w:eastAsiaTheme="minorEastAsia"/>
        </w:rPr>
        <w:t>or BV50 estimation so long as it is understood that the curve shape parameters obtained in regression are purely empirical.</w:t>
      </w:r>
    </w:p>
    <w:p w14:paraId="2B725883" w14:textId="0F21A8B2" w:rsidR="00777532" w:rsidRDefault="00777532" w:rsidP="00777532">
      <w:pPr>
        <w:pStyle w:val="Heading1"/>
      </w:pPr>
      <w:r>
        <w:t>S</w:t>
      </w:r>
      <w:r w:rsidR="00D324ED">
        <w:t>4</w:t>
      </w:r>
      <w:r>
        <w:t xml:space="preserve"> Additional IX Modeling Information</w:t>
      </w:r>
    </w:p>
    <w:p w14:paraId="27BEA281" w14:textId="77777777" w:rsidR="00377317" w:rsidRDefault="00377317" w:rsidP="00377317">
      <w:r>
        <w:t>The numerical grid for HSDMIX modeling was constructed with nine radial (along the radii or the resin beads) and fifteen axial (along the column axis) collocation points. These values were deemed sufficient because further increasing the number of collocation points produced effectively identical PFAS breakthrough curves.</w:t>
      </w:r>
    </w:p>
    <w:p w14:paraId="4A341F28" w14:textId="77834131" w:rsidR="00377317" w:rsidRPr="00377317" w:rsidRDefault="00377317" w:rsidP="00986163">
      <w:r>
        <w:t xml:space="preserve">In addition to the ion exchange equilibrium and system characteristics discussed </w:t>
      </w:r>
      <w:r w:rsidR="00387D43">
        <w:t>in the main text</w:t>
      </w:r>
      <w:r>
        <w:t>, the ion exchange model also takes two mass transport parameters as inputs. First, the film transfer coefficient (</w:t>
      </w:r>
      <m:oMath>
        <m:sSub>
          <m:sSubPr>
            <m:ctrlPr>
              <w:rPr>
                <w:rFonts w:ascii="Cambria Math" w:hAnsi="Cambria Math"/>
                <w:i/>
              </w:rPr>
            </m:ctrlPr>
          </m:sSubPr>
          <m:e>
            <m:r>
              <w:rPr>
                <w:rFonts w:ascii="Cambria Math" w:hAnsi="Cambria Math"/>
              </w:rPr>
              <m:t>k</m:t>
            </m:r>
          </m:e>
          <m:sub>
            <m:r>
              <w:rPr>
                <w:rFonts w:ascii="Cambria Math" w:hAnsi="Cambria Math"/>
              </w:rPr>
              <m:t>L</m:t>
            </m:r>
          </m:sub>
        </m:sSub>
      </m:oMath>
      <w:r>
        <w:t>) governs transport between the mobile phase and the surface of the ion exchange resins. Second, the surface diffusion coefficent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governs the transport of ions within the interior of the resin beads. Neither of these parameters are available in the literature and so must be estimated using correlations or fit from the data. </w:t>
      </w:r>
    </w:p>
    <w:p w14:paraId="6DB3E117" w14:textId="5C796460" w:rsidR="004114F8" w:rsidRDefault="004114F8" w:rsidP="004114F8">
      <w:bookmarkStart w:id="2" w:name="_Hlk133825725"/>
      <w:r>
        <w:t>A film transfer coefficient</w:t>
      </w:r>
      <w:bookmarkEnd w:id="2"/>
      <w:r>
        <w:t xml:space="preserve"> for PFHxA (4.2 </w:t>
      </w:r>
      <w:r>
        <w:rPr>
          <w:rFonts w:cstheme="minorHAnsi"/>
        </w:rPr>
        <w:t>×</w:t>
      </w:r>
      <w:r>
        <w:t xml:space="preserve"> 10</w:t>
      </w:r>
      <w:r w:rsidRPr="00E84A74">
        <w:rPr>
          <w:vertAlign w:val="superscript"/>
        </w:rPr>
        <w:t>-3</w:t>
      </w:r>
      <w:r>
        <w:t xml:space="preserve"> cm/s) was estimated at 14.4 </w:t>
      </w:r>
      <w:r>
        <w:rPr>
          <w:rFonts w:cstheme="minorHAnsi"/>
        </w:rPr>
        <w:t>°</w:t>
      </w:r>
      <w:r>
        <w:t xml:space="preserve">C </w:t>
      </w:r>
      <w:bookmarkStart w:id="3" w:name="_Hlk133825766"/>
      <w:r>
        <w:t xml:space="preserve">using the </w:t>
      </w:r>
      <w:r w:rsidRPr="00BF15C7">
        <w:t>simplified Gnielinski correlation</w:t>
      </w:r>
      <w:r>
        <w:t xml:space="preserve"> according to the procedure found in Roberts et al. </w:t>
      </w:r>
      <w:r>
        <w:fldChar w:fldCharType="begin"/>
      </w:r>
      <w:r>
        <w:instrText xml:space="preserve"> ADDIN EN.CITE &lt;EndNote&gt;&lt;Cite ExcludeAuth="1"&gt;&lt;Author&gt;Roberts&lt;/Author&gt;&lt;Year&gt;1985&lt;/Year&gt;&lt;RecNum&gt;34&lt;/RecNum&gt;&lt;DisplayText&gt;(1985)&lt;/DisplayText&gt;&lt;record&gt;&lt;rec-number&gt;34&lt;/rec-number&gt;&lt;foreign-keys&gt;&lt;key app="EN" db-id="p999dx2025002bepw0f5w5e4z9tfr2r9aeta" timestamp="1580415093"&gt;34&lt;/key&gt;&lt;/foreign-keys&gt;&lt;ref-type name="Journal Article"&gt;17&lt;/ref-type&gt;&lt;contributors&gt;&lt;authors&gt;&lt;author&gt;Roberts, Paul V&lt;/author&gt;&lt;author&gt;Cornel, Peter&lt;/author&gt;&lt;author&gt;Summers, R Scott&lt;/author&gt;&lt;/authors&gt;&lt;/contributors&gt;&lt;titles&gt;&lt;title&gt;External mass-transfer rate in fixed-bed adsorption&lt;/title&gt;&lt;secondary-title&gt;Journal of Environmental Engineering&lt;/secondary-title&gt;&lt;/titles&gt;&lt;periodical&gt;&lt;full-title&gt;Journal of Environmental Engineering&lt;/full-title&gt;&lt;/periodical&gt;&lt;pages&gt;891-905&lt;/pages&gt;&lt;volume&gt;111&lt;/volume&gt;&lt;number&gt;6&lt;/number&gt;&lt;dates&gt;&lt;year&gt;1985&lt;/year&gt;&lt;/dates&gt;&lt;isbn&gt;0733-9372&lt;/isbn&gt;&lt;urls&gt;&lt;/urls&gt;&lt;/record&gt;&lt;/Cite&gt;&lt;/EndNote&gt;</w:instrText>
      </w:r>
      <w:r>
        <w:fldChar w:fldCharType="separate"/>
      </w:r>
      <w:r>
        <w:rPr>
          <w:noProof/>
        </w:rPr>
        <w:t>(1985)</w:t>
      </w:r>
      <w:r>
        <w:fldChar w:fldCharType="end"/>
      </w:r>
      <w:r>
        <w:t>.</w:t>
      </w:r>
      <w:bookmarkEnd w:id="3"/>
      <w:r w:rsidRPr="00BF15C7">
        <w:t xml:space="preserve"> </w:t>
      </w:r>
      <w:r>
        <w:t xml:space="preserve">To use this correlation, estimates for PFHxA’s molar volume and aqueous diffusion coefficent were needed. A value of </w:t>
      </w:r>
      <w:r w:rsidRPr="00E84A74">
        <w:t>182</w:t>
      </w:r>
      <w:r>
        <w:t xml:space="preserve"> mL/mol was used for the molar volume of PFHxA based on predictions from the </w:t>
      </w:r>
      <w:r w:rsidRPr="001F731E">
        <w:t>ACD/Labs Percepta Platform PhysChem Module</w:t>
      </w:r>
      <w:r>
        <w:t xml:space="preserve">. The aqueous diffusion coefficent was estimated to be 5.2 </w:t>
      </w:r>
      <w:r>
        <w:rPr>
          <w:rFonts w:cstheme="minorHAnsi"/>
        </w:rPr>
        <w:t>×</w:t>
      </w:r>
      <w:r>
        <w:t xml:space="preserve"> 10</w:t>
      </w:r>
      <w:r w:rsidRPr="00DF300E">
        <w:rPr>
          <w:vertAlign w:val="superscript"/>
        </w:rPr>
        <w:t>-6</w:t>
      </w:r>
      <w:r>
        <w:t xml:space="preserve"> cm</w:t>
      </w:r>
      <w:r w:rsidRPr="00DF300E">
        <w:rPr>
          <w:vertAlign w:val="superscript"/>
        </w:rPr>
        <w:t>2</w:t>
      </w:r>
      <w:r>
        <w:t xml:space="preserve">/s </w:t>
      </w:r>
      <w:bookmarkStart w:id="4" w:name="_Hlk133825803"/>
      <w:r>
        <w:t xml:space="preserve">based on the correlation of Hayduk and Laudie </w:t>
      </w:r>
      <w:r>
        <w:fldChar w:fldCharType="begin"/>
      </w:r>
      <w:r>
        <w:instrText xml:space="preserve"> ADDIN EN.CITE &lt;EndNote&gt;&lt;Cite ExcludeAuth="1"&gt;&lt;Author&gt;Hayduk&lt;/Author&gt;&lt;Year&gt;1974&lt;/Year&gt;&lt;RecNum&gt;75&lt;/RecNum&gt;&lt;DisplayText&gt;(1974)&lt;/DisplayText&gt;&lt;record&gt;&lt;rec-number&gt;75&lt;/rec-number&gt;&lt;foreign-keys&gt;&lt;key app="EN" db-id="p999dx2025002bepw0f5w5e4z9tfr2r9aeta" timestamp="1678217523"&gt;75&lt;/key&gt;&lt;/foreign-keys&gt;&lt;ref-type name="Journal Article"&gt;17&lt;/ref-type&gt;&lt;contributors&gt;&lt;authors&gt;&lt;author&gt;Hayduk, Walter&lt;/author&gt;&lt;author&gt;Laudie, Harry&lt;/author&gt;&lt;/authors&gt;&lt;/contributors&gt;&lt;titles&gt;&lt;title&gt;Prediction of diffusion coefficients for nonelectrolytes in dilute aqueous solutions&lt;/title&gt;&lt;secondary-title&gt;AIChE Journal&lt;/secondary-title&gt;&lt;/titles&gt;&lt;periodical&gt;&lt;full-title&gt;AIChE Journal&lt;/full-title&gt;&lt;/periodical&gt;&lt;pages&gt;611-615&lt;/pages&gt;&lt;volume&gt;20&lt;/volume&gt;&lt;number&gt;3&lt;/number&gt;&lt;dates&gt;&lt;year&gt;1974&lt;/year&gt;&lt;/dates&gt;&lt;isbn&gt;0001-1541&lt;/isbn&gt;&lt;urls&gt;&lt;/urls&gt;&lt;/record&gt;&lt;/Cite&gt;&lt;/EndNote&gt;</w:instrText>
      </w:r>
      <w:r>
        <w:fldChar w:fldCharType="separate"/>
      </w:r>
      <w:r>
        <w:rPr>
          <w:noProof/>
        </w:rPr>
        <w:t>(1974)</w:t>
      </w:r>
      <w:r>
        <w:fldChar w:fldCharType="end"/>
      </w:r>
      <w:r>
        <w:t>.</w:t>
      </w:r>
      <w:bookmarkEnd w:id="4"/>
      <w:r>
        <w:t xml:space="preserve"> Similar analysis estimated values of 4.8 </w:t>
      </w:r>
      <w:r>
        <w:rPr>
          <w:rFonts w:cstheme="minorHAnsi"/>
        </w:rPr>
        <w:t>×</w:t>
      </w:r>
      <w:r>
        <w:t xml:space="preserve"> 10</w:t>
      </w:r>
      <w:r w:rsidRPr="0074474C">
        <w:rPr>
          <w:vertAlign w:val="superscript"/>
        </w:rPr>
        <w:t>-3</w:t>
      </w:r>
      <w:r>
        <w:t xml:space="preserve"> cm/s for PFBA and 3.7 </w:t>
      </w:r>
      <w:r>
        <w:rPr>
          <w:rFonts w:cstheme="minorHAnsi"/>
        </w:rPr>
        <w:t>×</w:t>
      </w:r>
      <w:r>
        <w:t xml:space="preserve"> 10</w:t>
      </w:r>
      <w:r w:rsidRPr="0074474C">
        <w:rPr>
          <w:vertAlign w:val="superscript"/>
        </w:rPr>
        <w:t>-3</w:t>
      </w:r>
      <w:r>
        <w:t xml:space="preserve"> cm/s for PFOA. The difference in breakthrough curve shapes from these </w:t>
      </w:r>
      <w:r>
        <w:lastRenderedPageBreak/>
        <w:t xml:space="preserve">estimates was minor and the current implementation of the column model uses a common pair of mass transport parameters for all species, so the film transfer coefficient for PFHxA was used for all PFAS in the final analysis. </w:t>
      </w:r>
    </w:p>
    <w:p w14:paraId="28CF2A9D" w14:textId="40B57AC8" w:rsidR="004114F8" w:rsidRDefault="004114F8" w:rsidP="004114F8">
      <w:r>
        <w:t xml:space="preserve">Measurements or credible estimates of the intraparticle diffusion coefficients of PFAS in ion exchange resins are absent from the literature. This parameter is, however, essential to HSDMIX and so some estimate for it is needed. It should be, in theory, possible to obtain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and </w:t>
      </w:r>
      <m:oMath>
        <m:sSubSup>
          <m:sSubSupPr>
            <m:ctrlPr>
              <w:rPr>
                <w:rFonts w:ascii="Cambria Math" w:hAnsi="Cambria Math"/>
                <w:i/>
              </w:rPr>
            </m:ctrlPr>
          </m:sSubSupPr>
          <m:e>
            <m:r>
              <w:rPr>
                <w:rFonts w:ascii="Cambria Math" w:hAnsi="Cambria Math"/>
              </w:rPr>
              <m:t>α</m:t>
            </m:r>
          </m:e>
          <m:sub>
            <m:r>
              <w:rPr>
                <w:rFonts w:ascii="Cambria Math" w:hAnsi="Cambria Math"/>
              </w:rPr>
              <m:t>i,A</m:t>
            </m:r>
          </m:sub>
          <m:sup>
            <m:r>
              <w:rPr>
                <w:rFonts w:ascii="Cambria Math" w:hAnsi="Cambria Math"/>
              </w:rPr>
              <m:t>*</m:t>
            </m:r>
          </m:sup>
        </m:sSubSup>
      </m:oMath>
      <w:r>
        <w:t xml:space="preserve">  from the experimental data for each of the breakthrough curves in the pilot datasets. There are several practical difficulties with this approach. First, the breakthrough curves for PFOA, particularly for the pre-AS train, are incomplete, resulting in strong covariance between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and </w:t>
      </w:r>
      <m:oMath>
        <m:sSubSup>
          <m:sSubSupPr>
            <m:ctrlPr>
              <w:rPr>
                <w:rFonts w:ascii="Cambria Math" w:hAnsi="Cambria Math"/>
                <w:i/>
              </w:rPr>
            </m:ctrlPr>
          </m:sSubSupPr>
          <m:e>
            <m:r>
              <w:rPr>
                <w:rFonts w:ascii="Cambria Math" w:hAnsi="Cambria Math"/>
              </w:rPr>
              <m:t>α</m:t>
            </m:r>
          </m:e>
          <m:sub>
            <m:r>
              <w:rPr>
                <w:rFonts w:ascii="Cambria Math" w:hAnsi="Cambria Math"/>
              </w:rPr>
              <m:t>i,A</m:t>
            </m:r>
          </m:sub>
          <m:sup>
            <m:r>
              <w:rPr>
                <w:rFonts w:ascii="Cambria Math" w:hAnsi="Cambria Math"/>
              </w:rPr>
              <m:t>*</m:t>
            </m:r>
          </m:sup>
        </m:sSubSup>
      </m:oMath>
      <w:r>
        <w:t xml:space="preserve"> during regression. On the other hand, several of the earlier eluting PFAS only have a couple of meaningful data points on their breakthrough curves, also resulting in poorly determined parameter estimates. To overcome these challenges, a hybrid optimization strategy was devised. Two-parameter optimizations were performed on PFHxA breakthrough curves, which were complete and had the largest number of data points on the rising portion of the breakthrough curve. An average valu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from the two PFHxA curves was then used as a fixed parameter to estimate the effective </w:t>
      </w:r>
      <m:oMath>
        <m:sSubSup>
          <m:sSubSupPr>
            <m:ctrlPr>
              <w:rPr>
                <w:rFonts w:ascii="Cambria Math" w:hAnsi="Cambria Math"/>
                <w:i/>
              </w:rPr>
            </m:ctrlPr>
          </m:sSubSupPr>
          <m:e>
            <m:r>
              <w:rPr>
                <w:rFonts w:ascii="Cambria Math" w:hAnsi="Cambria Math"/>
              </w:rPr>
              <m:t>α</m:t>
            </m:r>
          </m:e>
          <m:sub>
            <m:r>
              <w:rPr>
                <w:rFonts w:ascii="Cambria Math" w:hAnsi="Cambria Math"/>
              </w:rPr>
              <m:t>i,A</m:t>
            </m:r>
          </m:sub>
          <m:sup>
            <m:r>
              <w:rPr>
                <w:rFonts w:ascii="Cambria Math" w:hAnsi="Cambria Math"/>
              </w:rPr>
              <m:t>*</m:t>
            </m:r>
          </m:sup>
        </m:sSubSup>
      </m:oMath>
      <w:r>
        <w:t xml:space="preserve"> of the other PFAS. This method of estimation introduces some error. If the usual relationship between mass and diffusivity is assumed, the errors will manifest as shorter PFAS having model breakthrough curves that are too wide and longer PFAS having model breakthrough curves that are too narrow. For PFOA, this means the estimate of </w:t>
      </w:r>
      <m:oMath>
        <m:sSubSup>
          <m:sSubSupPr>
            <m:ctrlPr>
              <w:rPr>
                <w:rFonts w:ascii="Cambria Math" w:hAnsi="Cambria Math"/>
                <w:i/>
              </w:rPr>
            </m:ctrlPr>
          </m:sSubSupPr>
          <m:e>
            <m:r>
              <w:rPr>
                <w:rFonts w:ascii="Cambria Math" w:hAnsi="Cambria Math"/>
              </w:rPr>
              <m:t>α</m:t>
            </m:r>
          </m:e>
          <m:sub>
            <m:r>
              <w:rPr>
                <w:rFonts w:ascii="Cambria Math" w:hAnsi="Cambria Math"/>
              </w:rPr>
              <m:t>i,A</m:t>
            </m:r>
          </m:sub>
          <m:sup>
            <m:r>
              <w:rPr>
                <w:rFonts w:ascii="Cambria Math" w:hAnsi="Cambria Math"/>
              </w:rPr>
              <m:t>*</m:t>
            </m:r>
          </m:sup>
        </m:sSubSup>
      </m:oMath>
      <w:r>
        <w:t xml:space="preserve"> is likely conservatively biased. The effect of the error in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on the </w:t>
      </w:r>
      <m:oMath>
        <m:sSubSup>
          <m:sSubSupPr>
            <m:ctrlPr>
              <w:rPr>
                <w:rFonts w:ascii="Cambria Math" w:hAnsi="Cambria Math"/>
                <w:i/>
              </w:rPr>
            </m:ctrlPr>
          </m:sSubSupPr>
          <m:e>
            <m:r>
              <w:rPr>
                <w:rFonts w:ascii="Cambria Math" w:hAnsi="Cambria Math"/>
              </w:rPr>
              <m:t>α</m:t>
            </m:r>
          </m:e>
          <m:sub>
            <m:r>
              <w:rPr>
                <w:rFonts w:ascii="Cambria Math" w:hAnsi="Cambria Math"/>
              </w:rPr>
              <m:t>i,A</m:t>
            </m:r>
          </m:sub>
          <m:sup>
            <m:r>
              <w:rPr>
                <w:rFonts w:ascii="Cambria Math" w:hAnsi="Cambria Math"/>
              </w:rPr>
              <m:t>*</m:t>
            </m:r>
          </m:sup>
        </m:sSubSup>
      </m:oMath>
      <w:r>
        <w:t xml:space="preserve"> estimates of the shorter chained PFAS is expected to be less apparent.</w:t>
      </w:r>
    </w:p>
    <w:p w14:paraId="385455BF" w14:textId="10A0C025" w:rsidR="00C43647" w:rsidRDefault="00C43647" w:rsidP="00C43647">
      <w:pPr>
        <w:rPr>
          <w:rFonts w:eastAsiaTheme="minorEastAsia"/>
        </w:rPr>
      </w:pPr>
      <w:r>
        <w:t xml:space="preserve">Estimation of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and </w:t>
      </w:r>
      <m:oMath>
        <m:sSubSup>
          <m:sSubSupPr>
            <m:ctrlPr>
              <w:rPr>
                <w:rFonts w:ascii="Cambria Math" w:hAnsi="Cambria Math"/>
                <w:i/>
              </w:rPr>
            </m:ctrlPr>
          </m:sSubSupPr>
          <m:e>
            <m:r>
              <w:rPr>
                <w:rFonts w:ascii="Cambria Math" w:hAnsi="Cambria Math"/>
              </w:rPr>
              <m:t>α</m:t>
            </m:r>
          </m:e>
          <m:sub>
            <m:r>
              <w:rPr>
                <w:rFonts w:ascii="Cambria Math" w:hAnsi="Cambria Math"/>
              </w:rPr>
              <m:t>i,A</m:t>
            </m:r>
          </m:sub>
          <m:sup>
            <m:r>
              <w:rPr>
                <w:rFonts w:ascii="Cambria Math" w:hAnsi="Cambria Math"/>
              </w:rPr>
              <m:t>*</m:t>
            </m:r>
          </m:sup>
        </m:sSubSup>
      </m:oMath>
      <w:r>
        <w:rPr>
          <w:rFonts w:eastAsiaTheme="minorEastAsia"/>
        </w:rPr>
        <w:t xml:space="preserve"> were obtained by unweighted least squares optimization. Specifically, </w:t>
      </w:r>
      <w:r w:rsidR="003F38E9">
        <w:rPr>
          <w:rFonts w:eastAsiaTheme="minorEastAsia"/>
        </w:rPr>
        <w:t xml:space="preserve">the </w:t>
      </w:r>
      <w:r>
        <w:rPr>
          <w:rFonts w:eastAsiaTheme="minorEastAsia"/>
        </w:rPr>
        <w:t>unweighted residual sum of squares (RSS) between the ion exchange model (</w:t>
      </w:r>
      <m:oMath>
        <m:r>
          <w:rPr>
            <w:rFonts w:ascii="Cambria Math"/>
          </w:rPr>
          <m:t>g</m:t>
        </m:r>
      </m:oMath>
      <w:r>
        <w:rPr>
          <w:rFonts w:eastAsiaTheme="minorEastAsia"/>
        </w:rPr>
        <w:t>) and the experimental data (</w:t>
      </w:r>
      <m:oMath>
        <m:r>
          <w:rPr>
            <w:rFonts w:ascii="Cambria Math" w:hAnsi="Cambria Math"/>
          </w:rPr>
          <m:t>y</m:t>
        </m:r>
      </m:oMath>
      <w:r>
        <w:rPr>
          <w:rFonts w:eastAsiaTheme="minorEastAsia"/>
        </w:rPr>
        <w:t xml:space="preserve">), calculated according to SI-8, was minimized using </w:t>
      </w:r>
      <w:bookmarkStart w:id="5" w:name="_Hlk133825685"/>
      <w:r>
        <w:rPr>
          <w:rFonts w:eastAsiaTheme="minorEastAsia"/>
        </w:rPr>
        <w:t xml:space="preserve">the differential evolution algorithm </w:t>
      </w:r>
      <w:r>
        <w:rPr>
          <w:rFonts w:eastAsiaTheme="minorEastAsia"/>
        </w:rPr>
        <w:fldChar w:fldCharType="begin"/>
      </w:r>
      <w:r>
        <w:rPr>
          <w:rFonts w:eastAsiaTheme="minorEastAsia"/>
        </w:rPr>
        <w:instrText xml:space="preserve"> ADDIN EN.CITE &lt;EndNote&gt;&lt;Cite&gt;&lt;Author&gt;Storn&lt;/Author&gt;&lt;Year&gt;1997&lt;/Year&gt;&lt;RecNum&gt;74&lt;/RecNum&gt;&lt;DisplayText&gt;(Storn &amp;amp; Price, 1997)&lt;/DisplayText&gt;&lt;record&gt;&lt;rec-number&gt;74&lt;/rec-number&gt;&lt;foreign-keys&gt;&lt;key app="EN" db-id="p999dx2025002bepw0f5w5e4z9tfr2r9aeta" timestamp="1678202827"&gt;74&lt;/key&gt;&lt;/foreign-keys&gt;&lt;ref-type name="Journal Article"&gt;17&lt;/ref-type&gt;&lt;contributors&gt;&lt;authors&gt;&lt;author&gt;Storn, Rainer&lt;/author&gt;&lt;author&gt;Price, Kenneth&lt;/author&gt;&lt;/authors&gt;&lt;/contributors&gt;&lt;titles&gt;&lt;title&gt;Differential evolution-a simple and efficient heuristic for global optimization over continuous spaces&lt;/title&gt;&lt;secondary-title&gt;Journal of global optimization&lt;/secondary-title&gt;&lt;/titles&gt;&lt;periodical&gt;&lt;full-title&gt;Journal of global optimization&lt;/full-title&gt;&lt;/periodical&gt;&lt;pages&gt;341&lt;/pages&gt;&lt;volume&gt;11&lt;/volume&gt;&lt;number&gt;4&lt;/number&gt;&lt;dates&gt;&lt;year&gt;1997&lt;/year&gt;&lt;/dates&gt;&lt;isbn&gt;0925-5001&lt;/isbn&gt;&lt;urls&gt;&lt;/urls&gt;&lt;/record&gt;&lt;/Cite&gt;&lt;/EndNote&gt;</w:instrText>
      </w:r>
      <w:r>
        <w:rPr>
          <w:rFonts w:eastAsiaTheme="minorEastAsia"/>
        </w:rPr>
        <w:fldChar w:fldCharType="separate"/>
      </w:r>
      <w:r>
        <w:rPr>
          <w:rFonts w:eastAsiaTheme="minorEastAsia"/>
          <w:noProof/>
        </w:rPr>
        <w:t>(Storn &amp; Price, 1997)</w:t>
      </w:r>
      <w:r>
        <w:rPr>
          <w:rFonts w:eastAsiaTheme="minorEastAsia"/>
        </w:rPr>
        <w:fldChar w:fldCharType="end"/>
      </w:r>
      <w:r>
        <w:rPr>
          <w:rFonts w:eastAsiaTheme="minorEastAsia"/>
        </w:rPr>
        <w:t xml:space="preserve"> as implemented in </w:t>
      </w:r>
      <w:r w:rsidRPr="002B2ACA">
        <w:rPr>
          <w:rFonts w:eastAsiaTheme="minorEastAsia"/>
          <w:i/>
          <w:iCs/>
        </w:rPr>
        <w:t>scipy.optimize</w:t>
      </w:r>
      <w:r>
        <w:rPr>
          <w:rFonts w:eastAsiaTheme="minorEastAsia"/>
          <w:i/>
          <w:iCs/>
        </w:rPr>
        <w:t xml:space="preserve"> </w:t>
      </w:r>
      <w:r>
        <w:rPr>
          <w:rFonts w:eastAsiaTheme="minorEastAsia"/>
        </w:rPr>
        <w:fldChar w:fldCharType="begin"/>
      </w:r>
      <w:r>
        <w:rPr>
          <w:rFonts w:eastAsiaTheme="minorEastAsia"/>
        </w:rPr>
        <w:instrText xml:space="preserve"> ADDIN EN.CITE &lt;EndNote&gt;&lt;Cite&gt;&lt;Author&gt;Jones&lt;/Author&gt;&lt;Year&gt;2014&lt;/Year&gt;&lt;RecNum&gt;58&lt;/RecNum&gt;&lt;DisplayText&gt;(Jones et al., 2014)&lt;/DisplayText&gt;&lt;record&gt;&lt;rec-number&gt;58&lt;/rec-number&gt;&lt;foreign-keys&gt;&lt;key app="EN" db-id="dvwzezaadwdwpzexv2z5pvrcwfeddr2vsesa" timestamp="1656350510"&gt;58&lt;/key&gt;&lt;/foreign-keys&gt;&lt;ref-type name="Journal Article"&gt;17&lt;/ref-type&gt;&lt;contributors&gt;&lt;authors&gt;&lt;author&gt;Jones, Eric&lt;/author&gt;&lt;author&gt;Oliphant, Travis&lt;/author&gt;&lt;author&gt;Peterson, Pearu&lt;/author&gt;&lt;/authors&gt;&lt;/contributors&gt;&lt;titles&gt;&lt;title&gt;SciPy: Open source scientific tools for Python, 2014&lt;/title&gt;&lt;secondary-title&gt;URL: http://www.scipy.org&lt;/secondary-title&gt;&lt;/titles&gt;&lt;periodical&gt;&lt;full-title&gt;URL: http://www.scipy.org&lt;/full-title&gt;&lt;/periodical&gt;&lt;dates&gt;&lt;year&gt;2014&lt;/year&gt;&lt;/dates&gt;&lt;urls&gt;&lt;/urls&gt;&lt;/record&gt;&lt;/Cite&gt;&lt;/EndNote&gt;</w:instrText>
      </w:r>
      <w:r>
        <w:rPr>
          <w:rFonts w:eastAsiaTheme="minorEastAsia"/>
        </w:rPr>
        <w:fldChar w:fldCharType="separate"/>
      </w:r>
      <w:r>
        <w:rPr>
          <w:rFonts w:eastAsiaTheme="minorEastAsia"/>
          <w:noProof/>
        </w:rPr>
        <w:t>(Jones et al., 2014)</w:t>
      </w:r>
      <w:r>
        <w:rPr>
          <w:rFonts w:eastAsiaTheme="minorEastAsia"/>
        </w:rPr>
        <w:fldChar w:fldCharType="end"/>
      </w:r>
      <w:r>
        <w:rPr>
          <w:rFonts w:eastAsiaTheme="minorEastAsia"/>
        </w:rPr>
        <w:t>.</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7656"/>
        <w:gridCol w:w="990"/>
      </w:tblGrid>
      <w:tr w:rsidR="00C43647" w14:paraId="03AA17A9" w14:textId="77777777" w:rsidTr="00986163">
        <w:tc>
          <w:tcPr>
            <w:tcW w:w="714" w:type="dxa"/>
            <w:vAlign w:val="center"/>
          </w:tcPr>
          <w:p w14:paraId="166A5D87" w14:textId="77777777" w:rsidR="00C43647" w:rsidRDefault="00C43647" w:rsidP="00260453">
            <w:pPr>
              <w:jc w:val="center"/>
            </w:pPr>
          </w:p>
        </w:tc>
        <w:tc>
          <w:tcPr>
            <w:tcW w:w="7656" w:type="dxa"/>
            <w:vAlign w:val="center"/>
          </w:tcPr>
          <w:p w14:paraId="0992AF0E" w14:textId="77777777" w:rsidR="00C43647" w:rsidRPr="000614DB" w:rsidRDefault="00C43647" w:rsidP="00260453">
            <w:pPr>
              <w:jc w:val="center"/>
            </w:pPr>
            <m:oMathPara>
              <m:oMath>
                <m:r>
                  <w:rPr>
                    <w:rFonts w:ascii="Cambria Math" w:hAnsi="Cambria Math"/>
                  </w:rPr>
                  <m:t>RSS=</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e>
                        </m:d>
                      </m:e>
                      <m:sup>
                        <m:r>
                          <w:rPr>
                            <w:rFonts w:ascii="Cambria Math" w:hAnsi="Cambria Math"/>
                          </w:rPr>
                          <m:t>2</m:t>
                        </m:r>
                      </m:sup>
                    </m:sSup>
                  </m:e>
                </m:nary>
                <m:r>
                  <w:rPr>
                    <w:rFonts w:ascii="Cambria Math" w:hAnsi="Cambria Math"/>
                  </w:rPr>
                  <m:t xml:space="preserve"> </m:t>
                </m:r>
              </m:oMath>
            </m:oMathPara>
          </w:p>
        </w:tc>
        <w:tc>
          <w:tcPr>
            <w:tcW w:w="990" w:type="dxa"/>
            <w:vAlign w:val="center"/>
          </w:tcPr>
          <w:p w14:paraId="5B52699A" w14:textId="44D90B5D" w:rsidR="00C43647" w:rsidRDefault="00627A61" w:rsidP="00260453">
            <w:pPr>
              <w:jc w:val="center"/>
            </w:pPr>
            <m:oMathPara>
              <m:oMath>
                <m:d>
                  <m:dPr>
                    <m:ctrlPr>
                      <w:rPr>
                        <w:rFonts w:ascii="Cambria Math" w:hAnsi="Cambria Math"/>
                      </w:rPr>
                    </m:ctrlPr>
                  </m:dPr>
                  <m:e>
                    <m:r>
                      <w:rPr>
                        <w:rFonts w:ascii="Cambria Math"/>
                      </w:rPr>
                      <m:t>SI</m:t>
                    </m:r>
                    <m:r>
                      <w:rPr>
                        <w:rFonts w:ascii="Cambria Math"/>
                      </w:rPr>
                      <m:t>-</m:t>
                    </m:r>
                    <m:r>
                      <w:rPr>
                        <w:rFonts w:ascii="Cambria Math"/>
                      </w:rPr>
                      <m:t>8</m:t>
                    </m:r>
                  </m:e>
                </m:d>
              </m:oMath>
            </m:oMathPara>
          </w:p>
        </w:tc>
      </w:tr>
    </w:tbl>
    <w:p w14:paraId="0D341E48" w14:textId="3ED4D8FB" w:rsidR="00C43647" w:rsidRPr="00986163" w:rsidRDefault="00C43647" w:rsidP="004114F8">
      <w:pPr>
        <w:rPr>
          <w:rFonts w:eastAsiaTheme="minorEastAsia"/>
        </w:rPr>
      </w:pPr>
      <w:r>
        <w:rPr>
          <w:rFonts w:eastAsiaTheme="minorEastAsia"/>
        </w:rPr>
        <w:t xml:space="preserve">The differential evolution algorithm was selected because a global optimization method was needed. The solutions of the ion exchange numerical model contain oscillatory components, which can result in local minima in RSS space that confound more commonly used local minimization methods. The search space for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Pr>
          <w:rFonts w:eastAsiaTheme="minorEastAsia"/>
        </w:rPr>
        <w:t xml:space="preserve"> in the PFHxA optimization ranged from 1</w:t>
      </w:r>
      <w:r>
        <w:rPr>
          <w:rFonts w:eastAsiaTheme="minorEastAsia" w:cstheme="minorHAnsi"/>
        </w:rPr>
        <w:t>×</w:t>
      </w:r>
      <w:r>
        <w:rPr>
          <w:rFonts w:eastAsiaTheme="minorEastAsia"/>
        </w:rPr>
        <w:t>10</w:t>
      </w:r>
      <w:r w:rsidRPr="00504DA7">
        <w:rPr>
          <w:rFonts w:eastAsiaTheme="minorEastAsia"/>
          <w:vertAlign w:val="superscript"/>
        </w:rPr>
        <w:t>-</w:t>
      </w:r>
      <w:r>
        <w:rPr>
          <w:rFonts w:eastAsiaTheme="minorEastAsia"/>
          <w:vertAlign w:val="superscript"/>
        </w:rPr>
        <w:t>12</w:t>
      </w:r>
      <w:r>
        <w:rPr>
          <w:rFonts w:eastAsiaTheme="minorEastAsia"/>
        </w:rPr>
        <w:t xml:space="preserve"> cm</w:t>
      </w:r>
      <w:r w:rsidRPr="00504DA7">
        <w:rPr>
          <w:rFonts w:eastAsiaTheme="minorEastAsia"/>
          <w:vertAlign w:val="superscript"/>
        </w:rPr>
        <w:t>2</w:t>
      </w:r>
      <w:r>
        <w:rPr>
          <w:rFonts w:eastAsiaTheme="minorEastAsia"/>
        </w:rPr>
        <w:t>/s to 1</w:t>
      </w:r>
      <w:r>
        <w:rPr>
          <w:rFonts w:eastAsiaTheme="minorEastAsia" w:cstheme="minorHAnsi"/>
        </w:rPr>
        <w:t>×</w:t>
      </w:r>
      <w:r>
        <w:rPr>
          <w:rFonts w:eastAsiaTheme="minorEastAsia"/>
        </w:rPr>
        <w:t>10</w:t>
      </w:r>
      <w:r w:rsidRPr="00504DA7">
        <w:rPr>
          <w:rFonts w:eastAsiaTheme="minorEastAsia"/>
          <w:vertAlign w:val="superscript"/>
        </w:rPr>
        <w:t>-</w:t>
      </w:r>
      <w:r>
        <w:rPr>
          <w:rFonts w:eastAsiaTheme="minorEastAsia"/>
          <w:vertAlign w:val="superscript"/>
        </w:rPr>
        <w:t>8</w:t>
      </w:r>
      <w:r>
        <w:rPr>
          <w:rFonts w:eastAsiaTheme="minorEastAsia"/>
        </w:rPr>
        <w:t xml:space="preserve"> cm</w:t>
      </w:r>
      <w:r w:rsidRPr="00504DA7">
        <w:rPr>
          <w:rFonts w:eastAsiaTheme="minorEastAsia"/>
          <w:vertAlign w:val="superscript"/>
        </w:rPr>
        <w:t>2</w:t>
      </w:r>
      <w:r>
        <w:rPr>
          <w:rFonts w:eastAsiaTheme="minorEastAsia"/>
        </w:rPr>
        <w:t xml:space="preserve">/s. The search spaces for the PFAS </w:t>
      </w:r>
      <w:bookmarkStart w:id="6" w:name="_Hlk133396573"/>
      <m:oMath>
        <m:sSubSup>
          <m:sSubSupPr>
            <m:ctrlPr>
              <w:rPr>
                <w:rFonts w:ascii="Cambria Math" w:hAnsi="Cambria Math"/>
                <w:i/>
              </w:rPr>
            </m:ctrlPr>
          </m:sSubSupPr>
          <m:e>
            <m:r>
              <w:rPr>
                <w:rFonts w:ascii="Cambria Math" w:hAnsi="Cambria Math"/>
              </w:rPr>
              <m:t>α</m:t>
            </m:r>
          </m:e>
          <m:sub>
            <m:r>
              <w:rPr>
                <w:rFonts w:ascii="Cambria Math" w:hAnsi="Cambria Math"/>
              </w:rPr>
              <m:t>i,A</m:t>
            </m:r>
          </m:sub>
          <m:sup>
            <m:r>
              <w:rPr>
                <w:rFonts w:ascii="Cambria Math" w:hAnsi="Cambria Math"/>
              </w:rPr>
              <m:t>*</m:t>
            </m:r>
          </m:sup>
        </m:sSubSup>
      </m:oMath>
      <w:r>
        <w:rPr>
          <w:rFonts w:eastAsiaTheme="minorEastAsia"/>
        </w:rPr>
        <w:t xml:space="preserve"> </w:t>
      </w:r>
      <w:bookmarkEnd w:id="6"/>
      <w:r>
        <w:rPr>
          <w:rFonts w:eastAsiaTheme="minorEastAsia"/>
        </w:rPr>
        <w:t xml:space="preserve">values were </w:t>
      </w:r>
      <w:r>
        <w:rPr>
          <w:rFonts w:eastAsiaTheme="minorEastAsia" w:cstheme="minorHAnsi"/>
        </w:rPr>
        <w:t>±</w:t>
      </w:r>
      <w:r>
        <w:rPr>
          <w:rFonts w:eastAsiaTheme="minorEastAsia"/>
        </w:rPr>
        <w:t xml:space="preserve"> 50% of the </w:t>
      </w:r>
      <m:oMath>
        <m:sSubSup>
          <m:sSubSupPr>
            <m:ctrlPr>
              <w:rPr>
                <w:rFonts w:ascii="Cambria Math" w:hAnsi="Cambria Math"/>
                <w:i/>
              </w:rPr>
            </m:ctrlPr>
          </m:sSubSupPr>
          <m:e>
            <m:r>
              <w:rPr>
                <w:rFonts w:ascii="Cambria Math" w:hAnsi="Cambria Math"/>
              </w:rPr>
              <m:t>α</m:t>
            </m:r>
          </m:e>
          <m:sub>
            <m:r>
              <w:rPr>
                <w:rFonts w:ascii="Cambria Math" w:hAnsi="Cambria Math"/>
              </w:rPr>
              <m:t>i,A</m:t>
            </m:r>
          </m:sub>
          <m:sup>
            <m:r>
              <w:rPr>
                <w:rFonts w:ascii="Cambria Math" w:hAnsi="Cambria Math"/>
              </w:rPr>
              <m:t>*</m:t>
            </m:r>
          </m:sup>
        </m:sSubSup>
      </m:oMath>
      <w:r>
        <w:rPr>
          <w:rFonts w:eastAsiaTheme="minorEastAsia"/>
        </w:rPr>
        <w:t xml:space="preserve"> inferred from the logistic analysis. Data below the reporting limit were treated as zeros. </w:t>
      </w:r>
      <w:r w:rsidR="00A2451A">
        <w:t xml:space="preserve">The average fitted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A2451A">
        <w:rPr>
          <w:rFonts w:eastAsiaTheme="minorEastAsia"/>
        </w:rPr>
        <w:t xml:space="preserve"> for PFHxA in the two treatment trains was 1.2 </w:t>
      </w:r>
      <w:r w:rsidR="00A2451A">
        <w:rPr>
          <w:rFonts w:eastAsiaTheme="minorEastAsia" w:cstheme="minorHAnsi"/>
        </w:rPr>
        <w:t>×</w:t>
      </w:r>
      <w:r w:rsidR="00A2451A">
        <w:rPr>
          <w:rFonts w:eastAsiaTheme="minorEastAsia"/>
        </w:rPr>
        <w:t xml:space="preserve"> 10</w:t>
      </w:r>
      <w:r w:rsidR="00A2451A" w:rsidRPr="002C2D3B">
        <w:rPr>
          <w:rFonts w:eastAsiaTheme="minorEastAsia"/>
          <w:vertAlign w:val="superscript"/>
        </w:rPr>
        <w:t>-9</w:t>
      </w:r>
      <w:r w:rsidR="00A2451A">
        <w:rPr>
          <w:rFonts w:eastAsiaTheme="minorEastAsia"/>
        </w:rPr>
        <w:t xml:space="preserve"> cm</w:t>
      </w:r>
      <w:r w:rsidR="00A2451A" w:rsidRPr="002F2658">
        <w:rPr>
          <w:rFonts w:eastAsiaTheme="minorEastAsia"/>
          <w:vertAlign w:val="superscript"/>
        </w:rPr>
        <w:t>2</w:t>
      </w:r>
      <w:r w:rsidR="00A2451A">
        <w:rPr>
          <w:rFonts w:eastAsiaTheme="minorEastAsia"/>
        </w:rPr>
        <w:t>/s.</w:t>
      </w:r>
    </w:p>
    <w:p w14:paraId="5DD725F7" w14:textId="6120D540" w:rsidR="00B725E6" w:rsidRDefault="00A749AF" w:rsidP="002525E1">
      <w:pPr>
        <w:pStyle w:val="Heading1"/>
      </w:pPr>
      <w:r>
        <w:lastRenderedPageBreak/>
        <w:t>S</w:t>
      </w:r>
      <w:r w:rsidR="00D324ED">
        <w:t>5</w:t>
      </w:r>
      <w:r>
        <w:t xml:space="preserve"> </w:t>
      </w:r>
      <w:r w:rsidR="002525E1">
        <w:t>Total Organic Carbon (TOC) Breakthrough</w:t>
      </w:r>
    </w:p>
    <w:p w14:paraId="2D8BAF6A" w14:textId="77777777" w:rsidR="00D52635" w:rsidRDefault="00D52635" w:rsidP="00D52635">
      <w:r>
        <w:rPr>
          <w:noProof/>
        </w:rPr>
        <w:drawing>
          <wp:inline distT="0" distB="0" distL="0" distR="0" wp14:anchorId="0A45A194" wp14:editId="2C5462D0">
            <wp:extent cx="4572000" cy="2762250"/>
            <wp:effectExtent l="0" t="0" r="0" b="0"/>
            <wp:docPr id="2058972179" name="Picture 2058972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4572000" cy="2762250"/>
                    </a:xfrm>
                    <a:prstGeom prst="rect">
                      <a:avLst/>
                    </a:prstGeom>
                  </pic:spPr>
                </pic:pic>
              </a:graphicData>
            </a:graphic>
          </wp:inline>
        </w:drawing>
      </w:r>
    </w:p>
    <w:p w14:paraId="62D5320C" w14:textId="52792E37" w:rsidR="00D52635" w:rsidRDefault="00D52635" w:rsidP="00D52635">
      <w:r>
        <w:t>Figure S</w:t>
      </w:r>
      <w:r w:rsidR="00230E98">
        <w:t>6</w:t>
      </w:r>
      <w:r>
        <w:t xml:space="preserve">: Pre-air stripper TOC removal by IX treatment. </w:t>
      </w:r>
    </w:p>
    <w:p w14:paraId="27EDED92" w14:textId="77777777" w:rsidR="00D52635" w:rsidRDefault="00D52635" w:rsidP="00D52635">
      <w:r>
        <w:rPr>
          <w:noProof/>
        </w:rPr>
        <w:drawing>
          <wp:inline distT="0" distB="0" distL="0" distR="0" wp14:anchorId="3C5F9A4F" wp14:editId="3AAF8CE2">
            <wp:extent cx="4572000" cy="2762250"/>
            <wp:effectExtent l="0" t="0" r="0" b="0"/>
            <wp:docPr id="394465006" name="Picture 394465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572000" cy="2762250"/>
                    </a:xfrm>
                    <a:prstGeom prst="rect">
                      <a:avLst/>
                    </a:prstGeom>
                  </pic:spPr>
                </pic:pic>
              </a:graphicData>
            </a:graphic>
          </wp:inline>
        </w:drawing>
      </w:r>
    </w:p>
    <w:p w14:paraId="6DBFD380" w14:textId="1BAB965D" w:rsidR="00D52635" w:rsidRDefault="00D52635" w:rsidP="00D52635">
      <w:r>
        <w:t>Figure S</w:t>
      </w:r>
      <w:r w:rsidR="00230E98">
        <w:t>7</w:t>
      </w:r>
      <w:r>
        <w:t>: Post-air stripper TOC removal by IX treatment.</w:t>
      </w:r>
    </w:p>
    <w:p w14:paraId="7321D10E" w14:textId="77777777" w:rsidR="00D52635" w:rsidRDefault="00D52635" w:rsidP="00D52635">
      <w:r>
        <w:rPr>
          <w:noProof/>
        </w:rPr>
        <w:lastRenderedPageBreak/>
        <w:drawing>
          <wp:inline distT="0" distB="0" distL="0" distR="0" wp14:anchorId="7BBC9F2D" wp14:editId="0E3382D4">
            <wp:extent cx="4572000" cy="2762250"/>
            <wp:effectExtent l="0" t="0" r="0" b="0"/>
            <wp:docPr id="93816311" name="Picture 93816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572000" cy="2762250"/>
                    </a:xfrm>
                    <a:prstGeom prst="rect">
                      <a:avLst/>
                    </a:prstGeom>
                  </pic:spPr>
                </pic:pic>
              </a:graphicData>
            </a:graphic>
          </wp:inline>
        </w:drawing>
      </w:r>
    </w:p>
    <w:p w14:paraId="735DF427" w14:textId="3A02524A" w:rsidR="00D52635" w:rsidRDefault="00D52635" w:rsidP="00D52635">
      <w:r>
        <w:t>Figure S</w:t>
      </w:r>
      <w:r w:rsidR="00230E98">
        <w:t>8</w:t>
      </w:r>
      <w:r>
        <w:t>: Pre-air stripper TOC removal by GAC treatment.</w:t>
      </w:r>
    </w:p>
    <w:p w14:paraId="766C75EC" w14:textId="77777777" w:rsidR="00D52635" w:rsidRDefault="00D52635" w:rsidP="00D52635">
      <w:r>
        <w:rPr>
          <w:noProof/>
        </w:rPr>
        <w:drawing>
          <wp:inline distT="0" distB="0" distL="0" distR="0" wp14:anchorId="692EADB2" wp14:editId="3ECA65B9">
            <wp:extent cx="4572000" cy="2762250"/>
            <wp:effectExtent l="0" t="0" r="0" b="0"/>
            <wp:docPr id="885384644" name="Picture 885384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572000" cy="2762250"/>
                    </a:xfrm>
                    <a:prstGeom prst="rect">
                      <a:avLst/>
                    </a:prstGeom>
                  </pic:spPr>
                </pic:pic>
              </a:graphicData>
            </a:graphic>
          </wp:inline>
        </w:drawing>
      </w:r>
    </w:p>
    <w:p w14:paraId="39F4E562" w14:textId="6D678473" w:rsidR="00D52635" w:rsidRDefault="00D52635" w:rsidP="00D52635">
      <w:r>
        <w:t>Figure S</w:t>
      </w:r>
      <w:r w:rsidR="00230E98">
        <w:t>9</w:t>
      </w:r>
      <w:r>
        <w:t>: Post-air stripper TOC removal by GAC treatment.</w:t>
      </w:r>
    </w:p>
    <w:p w14:paraId="5DEF9571" w14:textId="35EDE106" w:rsidR="000C66DE" w:rsidRDefault="000C66DE" w:rsidP="000C66DE">
      <w:pPr>
        <w:pStyle w:val="Heading1"/>
      </w:pPr>
      <w:r>
        <w:lastRenderedPageBreak/>
        <w:t>S</w:t>
      </w:r>
      <w:r w:rsidR="00D324ED">
        <w:t>6</w:t>
      </w:r>
      <w:r>
        <w:t xml:space="preserve"> </w:t>
      </w:r>
      <w:r w:rsidRPr="000C66DE">
        <w:t>Tetrachloroethene</w:t>
      </w:r>
      <w:r>
        <w:t xml:space="preserve"> Influent and Breakthrough </w:t>
      </w:r>
    </w:p>
    <w:p w14:paraId="63B5FD5C" w14:textId="519EA460" w:rsidR="008D02B1" w:rsidRDefault="008D02B1" w:rsidP="008D02B1">
      <w:r>
        <w:rPr>
          <w:noProof/>
        </w:rPr>
        <w:drawing>
          <wp:inline distT="0" distB="0" distL="0" distR="0" wp14:anchorId="35B90F09" wp14:editId="17828C30">
            <wp:extent cx="4572000" cy="2743200"/>
            <wp:effectExtent l="0" t="0" r="0" b="0"/>
            <wp:docPr id="4" name="Chart 4">
              <a:extLst xmlns:a="http://schemas.openxmlformats.org/drawingml/2006/main">
                <a:ext uri="{FF2B5EF4-FFF2-40B4-BE49-F238E27FC236}">
                  <a16:creationId xmlns:a16="http://schemas.microsoft.com/office/drawing/2014/main" id="{EA7F6498-8AB4-F546-7EC4-360B999B34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E14E9F7" w14:textId="64799FB0" w:rsidR="008D02B1" w:rsidRPr="008D02B1" w:rsidRDefault="008D02B1" w:rsidP="00456520">
      <w:r>
        <w:t>Figure S</w:t>
      </w:r>
      <w:r w:rsidR="00230E98">
        <w:t>10</w:t>
      </w:r>
      <w:r>
        <w:t>: Pre-AS removal of tetrachloroethene by GAC.</w:t>
      </w:r>
    </w:p>
    <w:p w14:paraId="1FA47CD9" w14:textId="333BFC7C" w:rsidR="000C66DE" w:rsidRDefault="008D02B1" w:rsidP="00D52635">
      <w:r>
        <w:rPr>
          <w:noProof/>
        </w:rPr>
        <w:drawing>
          <wp:inline distT="0" distB="0" distL="0" distR="0" wp14:anchorId="5C834DA7" wp14:editId="3446F41C">
            <wp:extent cx="4572000" cy="2743200"/>
            <wp:effectExtent l="0" t="0" r="0" b="0"/>
            <wp:docPr id="1" name="Chart 1">
              <a:extLst xmlns:a="http://schemas.openxmlformats.org/drawingml/2006/main">
                <a:ext uri="{FF2B5EF4-FFF2-40B4-BE49-F238E27FC236}">
                  <a16:creationId xmlns:a16="http://schemas.microsoft.com/office/drawing/2014/main" id="{4ED6A18D-3A60-D211-F5EF-731D79D68C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F51F9D7" w14:textId="3439BA7B" w:rsidR="008D02B1" w:rsidRDefault="008D02B1" w:rsidP="00D52635">
      <w:r>
        <w:t>Figure S</w:t>
      </w:r>
      <w:r w:rsidR="00230E98">
        <w:t>11</w:t>
      </w:r>
      <w:r>
        <w:t>: Pre-AS removal of tetrachloroethene by IX.</w:t>
      </w:r>
    </w:p>
    <w:p w14:paraId="5F646C56" w14:textId="77777777" w:rsidR="00252ECF" w:rsidRDefault="00252ECF" w:rsidP="00D52635"/>
    <w:p w14:paraId="3D9E2526" w14:textId="1B4951BF" w:rsidR="00E322F1" w:rsidRDefault="00E322F1" w:rsidP="00E322F1">
      <w:pPr>
        <w:pStyle w:val="Heading1"/>
      </w:pPr>
      <w:r>
        <w:t>References</w:t>
      </w:r>
    </w:p>
    <w:p w14:paraId="1C19A42A" w14:textId="77777777" w:rsidR="003B2F65" w:rsidRPr="003B2F65" w:rsidRDefault="00E322F1" w:rsidP="003B2F65">
      <w:pPr>
        <w:pStyle w:val="EndNoteBibliography"/>
        <w:spacing w:after="0"/>
        <w:ind w:left="720" w:hanging="720"/>
      </w:pPr>
      <w:r>
        <w:fldChar w:fldCharType="begin"/>
      </w:r>
      <w:r>
        <w:instrText xml:space="preserve"> ADDIN EN.REFLIST </w:instrText>
      </w:r>
      <w:r>
        <w:fldChar w:fldCharType="separate"/>
      </w:r>
      <w:r w:rsidR="003B2F65" w:rsidRPr="003B2F65">
        <w:t xml:space="preserve">Croll, H. C., Adelman, M. J., Chow, S. J., Schwab, K. J., Capelle, R., Oppenheimer, J., &amp; Jacangelo, J. G. (2023). Fundamental Kinetic Constants for Breakthrough of Per-and Polyfluoroalkyl Substances at Varying Empty Bed Contact Times: Theoretical Analysis and Pilot Scale Demonstration. </w:t>
      </w:r>
      <w:r w:rsidR="003B2F65" w:rsidRPr="003B2F65">
        <w:rPr>
          <w:i/>
        </w:rPr>
        <w:t>Chemical Engineering Journal</w:t>
      </w:r>
      <w:r w:rsidR="003B2F65" w:rsidRPr="003B2F65">
        <w:t xml:space="preserve">, 142587. </w:t>
      </w:r>
    </w:p>
    <w:p w14:paraId="62CC1D83" w14:textId="77777777" w:rsidR="003B2F65" w:rsidRPr="003B2F65" w:rsidRDefault="003B2F65" w:rsidP="003B2F65">
      <w:pPr>
        <w:pStyle w:val="EndNoteBibliography"/>
        <w:spacing w:after="0"/>
        <w:ind w:left="720" w:hanging="720"/>
      </w:pPr>
      <w:r w:rsidRPr="003B2F65">
        <w:t xml:space="preserve">Ellis, A. C., Liu, C. J., Fang, Y., Boyer, T. H., Schaefer, C. E., Higgins, C. P., &amp; Strathmann, T. J. (2022). Pilot study comparison of regenerable and emerging single-use anion exchange resins for treatment </w:t>
      </w:r>
      <w:r w:rsidRPr="003B2F65">
        <w:lastRenderedPageBreak/>
        <w:t xml:space="preserve">of groundwater contaminated by per-and polyfluoroalkyl substances (PFASs). </w:t>
      </w:r>
      <w:r w:rsidRPr="003B2F65">
        <w:rPr>
          <w:i/>
        </w:rPr>
        <w:t>Water Research</w:t>
      </w:r>
      <w:r w:rsidRPr="003B2F65">
        <w:t>,</w:t>
      </w:r>
      <w:r w:rsidRPr="003B2F65">
        <w:rPr>
          <w:i/>
        </w:rPr>
        <w:t xml:space="preserve"> 223</w:t>
      </w:r>
      <w:r w:rsidRPr="003B2F65">
        <w:t xml:space="preserve">, 119019. </w:t>
      </w:r>
    </w:p>
    <w:p w14:paraId="2D899349" w14:textId="77777777" w:rsidR="003B2F65" w:rsidRPr="003B2F65" w:rsidRDefault="003B2F65" w:rsidP="003B2F65">
      <w:pPr>
        <w:pStyle w:val="EndNoteBibliography"/>
        <w:spacing w:after="0"/>
        <w:ind w:left="720" w:hanging="720"/>
      </w:pPr>
      <w:r w:rsidRPr="003B2F65">
        <w:t xml:space="preserve">Hayduk, W., &amp; Laudie, H. (1974). Prediction of diffusion coefficients for nonelectrolytes in dilute aqueous solutions. </w:t>
      </w:r>
      <w:r w:rsidRPr="003B2F65">
        <w:rPr>
          <w:i/>
        </w:rPr>
        <w:t>AIChE Journal</w:t>
      </w:r>
      <w:r w:rsidRPr="003B2F65">
        <w:t>,</w:t>
      </w:r>
      <w:r w:rsidRPr="003B2F65">
        <w:rPr>
          <w:i/>
        </w:rPr>
        <w:t xml:space="preserve"> 20</w:t>
      </w:r>
      <w:r w:rsidRPr="003B2F65">
        <w:t xml:space="preserve">(3), 611-615. </w:t>
      </w:r>
    </w:p>
    <w:p w14:paraId="76ABB19B" w14:textId="77777777" w:rsidR="003B2F65" w:rsidRPr="003B2F65" w:rsidRDefault="003B2F65" w:rsidP="003B2F65">
      <w:pPr>
        <w:pStyle w:val="EndNoteBibliography"/>
        <w:spacing w:after="0"/>
        <w:ind w:left="720" w:hanging="720"/>
      </w:pPr>
      <w:r w:rsidRPr="003B2F65">
        <w:t xml:space="preserve">Helfferich, F. G. (1995). </w:t>
      </w:r>
      <w:r w:rsidRPr="003B2F65">
        <w:rPr>
          <w:i/>
        </w:rPr>
        <w:t>Ion exchange</w:t>
      </w:r>
      <w:r w:rsidRPr="003B2F65">
        <w:t xml:space="preserve">. Courier Corporation. </w:t>
      </w:r>
    </w:p>
    <w:p w14:paraId="5255814F" w14:textId="5B374B94" w:rsidR="003B2F65" w:rsidRPr="003B2F65" w:rsidRDefault="003B2F65" w:rsidP="003B2F65">
      <w:pPr>
        <w:pStyle w:val="EndNoteBibliography"/>
        <w:spacing w:after="0"/>
        <w:ind w:left="720" w:hanging="720"/>
      </w:pPr>
      <w:r w:rsidRPr="003B2F65">
        <w:t xml:space="preserve">Jones, E., Oliphant, T., &amp; Peterson, P. (2014). SciPy: Open source scientific tools for Python, 2014. </w:t>
      </w:r>
      <w:r w:rsidRPr="003B2F65">
        <w:rPr>
          <w:i/>
        </w:rPr>
        <w:t xml:space="preserve">URL: </w:t>
      </w:r>
      <w:hyperlink r:id="rId26" w:history="1">
        <w:r w:rsidRPr="003B2F65">
          <w:rPr>
            <w:rStyle w:val="Hyperlink"/>
            <w:i/>
          </w:rPr>
          <w:t>http://www.scipy.org</w:t>
        </w:r>
      </w:hyperlink>
      <w:r w:rsidRPr="003B2F65">
        <w:t xml:space="preserve">. </w:t>
      </w:r>
    </w:p>
    <w:p w14:paraId="72FDA8A5" w14:textId="77777777" w:rsidR="003B2F65" w:rsidRPr="003B2F65" w:rsidRDefault="003B2F65" w:rsidP="003B2F65">
      <w:pPr>
        <w:pStyle w:val="EndNoteBibliography"/>
        <w:spacing w:after="0"/>
        <w:ind w:left="720" w:hanging="720"/>
      </w:pPr>
      <w:r w:rsidRPr="003B2F65">
        <w:t xml:space="preserve">Roberts, P. V., Cornel, P., &amp; Summers, R. S. (1985). External mass-transfer rate in fixed-bed adsorption. </w:t>
      </w:r>
      <w:r w:rsidRPr="003B2F65">
        <w:rPr>
          <w:i/>
        </w:rPr>
        <w:t>Journal of Environmental Engineering</w:t>
      </w:r>
      <w:r w:rsidRPr="003B2F65">
        <w:t>,</w:t>
      </w:r>
      <w:r w:rsidRPr="003B2F65">
        <w:rPr>
          <w:i/>
        </w:rPr>
        <w:t xml:space="preserve"> 111</w:t>
      </w:r>
      <w:r w:rsidRPr="003B2F65">
        <w:t xml:space="preserve">(6), 891-905. </w:t>
      </w:r>
    </w:p>
    <w:p w14:paraId="113489DD" w14:textId="77777777" w:rsidR="003B2F65" w:rsidRPr="003B2F65" w:rsidRDefault="003B2F65" w:rsidP="003B2F65">
      <w:pPr>
        <w:pStyle w:val="EndNoteBibliography"/>
        <w:spacing w:after="0"/>
        <w:ind w:left="720" w:hanging="720"/>
      </w:pPr>
      <w:r w:rsidRPr="003B2F65">
        <w:t xml:space="preserve">SenGupta, A. K. (2017). </w:t>
      </w:r>
      <w:r w:rsidRPr="003B2F65">
        <w:rPr>
          <w:i/>
        </w:rPr>
        <w:t>Ion Exchange in Environmental Processes: Fundamentals, Applications and Sustainable Technology</w:t>
      </w:r>
      <w:r w:rsidRPr="003B2F65">
        <w:t xml:space="preserve">. John Wiley &amp; Sons. </w:t>
      </w:r>
    </w:p>
    <w:p w14:paraId="4D80E2BF" w14:textId="77777777" w:rsidR="003B2F65" w:rsidRPr="003B2F65" w:rsidRDefault="003B2F65" w:rsidP="003B2F65">
      <w:pPr>
        <w:pStyle w:val="EndNoteBibliography"/>
        <w:ind w:left="720" w:hanging="720"/>
      </w:pPr>
      <w:r w:rsidRPr="003B2F65">
        <w:t xml:space="preserve">Storn, R., &amp; Price, K. (1997). Differential evolution-a simple and efficient heuristic for global optimization over continuous spaces. </w:t>
      </w:r>
      <w:r w:rsidRPr="003B2F65">
        <w:rPr>
          <w:i/>
        </w:rPr>
        <w:t>Journal of global optimization</w:t>
      </w:r>
      <w:r w:rsidRPr="003B2F65">
        <w:t>,</w:t>
      </w:r>
      <w:r w:rsidRPr="003B2F65">
        <w:rPr>
          <w:i/>
        </w:rPr>
        <w:t xml:space="preserve"> 11</w:t>
      </w:r>
      <w:r w:rsidRPr="003B2F65">
        <w:t xml:space="preserve">(4), 341. </w:t>
      </w:r>
    </w:p>
    <w:p w14:paraId="52E82D27" w14:textId="3413C8FB" w:rsidR="002525E1" w:rsidRPr="002525E1" w:rsidRDefault="00E322F1" w:rsidP="002525E1">
      <w:r>
        <w:fldChar w:fldCharType="end"/>
      </w:r>
    </w:p>
    <w:sectPr w:rsidR="002525E1" w:rsidRPr="002525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99dx2025002bepw0f5w5e4z9tfr2r9aeta&quot;&gt;IX_lib&lt;record-ids&gt;&lt;item&gt;3&lt;/item&gt;&lt;item&gt;31&lt;/item&gt;&lt;item&gt;34&lt;/item&gt;&lt;item&gt;62&lt;/item&gt;&lt;item&gt;74&lt;/item&gt;&lt;item&gt;75&lt;/item&gt;&lt;item&gt;83&lt;/item&gt;&lt;/record-ids&gt;&lt;/item&gt;&lt;/Libraries&gt;"/>
  </w:docVars>
  <w:rsids>
    <w:rsidRoot w:val="00755481"/>
    <w:rsid w:val="00000884"/>
    <w:rsid w:val="000015BD"/>
    <w:rsid w:val="000234D4"/>
    <w:rsid w:val="000274BB"/>
    <w:rsid w:val="000318B1"/>
    <w:rsid w:val="000412A7"/>
    <w:rsid w:val="00061ABC"/>
    <w:rsid w:val="00064DB8"/>
    <w:rsid w:val="00066DD8"/>
    <w:rsid w:val="00080542"/>
    <w:rsid w:val="00082E3A"/>
    <w:rsid w:val="00085E2B"/>
    <w:rsid w:val="0009497E"/>
    <w:rsid w:val="00095896"/>
    <w:rsid w:val="000A058A"/>
    <w:rsid w:val="000A4E0A"/>
    <w:rsid w:val="000B5F40"/>
    <w:rsid w:val="000B6BEF"/>
    <w:rsid w:val="000C66DE"/>
    <w:rsid w:val="000D0D5C"/>
    <w:rsid w:val="000D13BE"/>
    <w:rsid w:val="000F20EB"/>
    <w:rsid w:val="000F27A1"/>
    <w:rsid w:val="000F30CE"/>
    <w:rsid w:val="000F6EED"/>
    <w:rsid w:val="001012D3"/>
    <w:rsid w:val="00101A93"/>
    <w:rsid w:val="00102C01"/>
    <w:rsid w:val="00105B23"/>
    <w:rsid w:val="00107998"/>
    <w:rsid w:val="00111800"/>
    <w:rsid w:val="0011235E"/>
    <w:rsid w:val="001177FE"/>
    <w:rsid w:val="00120944"/>
    <w:rsid w:val="00124D9F"/>
    <w:rsid w:val="0012756A"/>
    <w:rsid w:val="00136458"/>
    <w:rsid w:val="00137E3F"/>
    <w:rsid w:val="00140416"/>
    <w:rsid w:val="00143796"/>
    <w:rsid w:val="00146BC6"/>
    <w:rsid w:val="00157139"/>
    <w:rsid w:val="00164385"/>
    <w:rsid w:val="00167996"/>
    <w:rsid w:val="00174E57"/>
    <w:rsid w:val="00191363"/>
    <w:rsid w:val="001A128A"/>
    <w:rsid w:val="001A48D8"/>
    <w:rsid w:val="001A640F"/>
    <w:rsid w:val="001A7017"/>
    <w:rsid w:val="001A745D"/>
    <w:rsid w:val="001D6F92"/>
    <w:rsid w:val="001E3333"/>
    <w:rsid w:val="001F62E7"/>
    <w:rsid w:val="0021314D"/>
    <w:rsid w:val="00213CD2"/>
    <w:rsid w:val="00216F40"/>
    <w:rsid w:val="00220251"/>
    <w:rsid w:val="00227A83"/>
    <w:rsid w:val="002303DF"/>
    <w:rsid w:val="00230E98"/>
    <w:rsid w:val="00232365"/>
    <w:rsid w:val="002332A0"/>
    <w:rsid w:val="00241B33"/>
    <w:rsid w:val="00242D4E"/>
    <w:rsid w:val="0024720F"/>
    <w:rsid w:val="00251281"/>
    <w:rsid w:val="002525E1"/>
    <w:rsid w:val="00252ECF"/>
    <w:rsid w:val="0025305D"/>
    <w:rsid w:val="00254A26"/>
    <w:rsid w:val="00257FC0"/>
    <w:rsid w:val="00270A76"/>
    <w:rsid w:val="00271640"/>
    <w:rsid w:val="00272BD2"/>
    <w:rsid w:val="002730D9"/>
    <w:rsid w:val="00273B81"/>
    <w:rsid w:val="00274251"/>
    <w:rsid w:val="002756D9"/>
    <w:rsid w:val="00277592"/>
    <w:rsid w:val="00281ED2"/>
    <w:rsid w:val="0028592C"/>
    <w:rsid w:val="00286037"/>
    <w:rsid w:val="00287BCE"/>
    <w:rsid w:val="002A09B0"/>
    <w:rsid w:val="002B1F83"/>
    <w:rsid w:val="002B6F7E"/>
    <w:rsid w:val="002D0245"/>
    <w:rsid w:val="002D60C3"/>
    <w:rsid w:val="002E0657"/>
    <w:rsid w:val="002E0B41"/>
    <w:rsid w:val="002E33DF"/>
    <w:rsid w:val="002E7D2F"/>
    <w:rsid w:val="00316B4C"/>
    <w:rsid w:val="00321205"/>
    <w:rsid w:val="003219A7"/>
    <w:rsid w:val="0033076F"/>
    <w:rsid w:val="003333FE"/>
    <w:rsid w:val="00336D8D"/>
    <w:rsid w:val="00337AB0"/>
    <w:rsid w:val="00344AF9"/>
    <w:rsid w:val="00350483"/>
    <w:rsid w:val="00354044"/>
    <w:rsid w:val="00371ACE"/>
    <w:rsid w:val="00377317"/>
    <w:rsid w:val="00381DCC"/>
    <w:rsid w:val="00383F2F"/>
    <w:rsid w:val="00386D2D"/>
    <w:rsid w:val="00387D43"/>
    <w:rsid w:val="00391ECE"/>
    <w:rsid w:val="00396396"/>
    <w:rsid w:val="003A184A"/>
    <w:rsid w:val="003B0153"/>
    <w:rsid w:val="003B2F65"/>
    <w:rsid w:val="003B7E27"/>
    <w:rsid w:val="003C3376"/>
    <w:rsid w:val="003C3EB9"/>
    <w:rsid w:val="003C524C"/>
    <w:rsid w:val="003C5ABD"/>
    <w:rsid w:val="003C5DC2"/>
    <w:rsid w:val="003D3A9B"/>
    <w:rsid w:val="003F38E9"/>
    <w:rsid w:val="003F7ECD"/>
    <w:rsid w:val="00410A6A"/>
    <w:rsid w:val="004114F8"/>
    <w:rsid w:val="004127D0"/>
    <w:rsid w:val="0041428E"/>
    <w:rsid w:val="004146F7"/>
    <w:rsid w:val="00416ACE"/>
    <w:rsid w:val="00430C43"/>
    <w:rsid w:val="00434895"/>
    <w:rsid w:val="00443868"/>
    <w:rsid w:val="004459C6"/>
    <w:rsid w:val="00454068"/>
    <w:rsid w:val="00456520"/>
    <w:rsid w:val="00461D5A"/>
    <w:rsid w:val="00483B5B"/>
    <w:rsid w:val="0048519A"/>
    <w:rsid w:val="00487C69"/>
    <w:rsid w:val="004B6B6C"/>
    <w:rsid w:val="004C2A93"/>
    <w:rsid w:val="004C7131"/>
    <w:rsid w:val="004D151C"/>
    <w:rsid w:val="004D21D0"/>
    <w:rsid w:val="004D4C21"/>
    <w:rsid w:val="004E04AE"/>
    <w:rsid w:val="004E5C18"/>
    <w:rsid w:val="004F4587"/>
    <w:rsid w:val="004F494A"/>
    <w:rsid w:val="004F56CB"/>
    <w:rsid w:val="004F6F93"/>
    <w:rsid w:val="0050318E"/>
    <w:rsid w:val="00510196"/>
    <w:rsid w:val="0051291B"/>
    <w:rsid w:val="00513CEC"/>
    <w:rsid w:val="00513F86"/>
    <w:rsid w:val="00514336"/>
    <w:rsid w:val="00520688"/>
    <w:rsid w:val="00520CAD"/>
    <w:rsid w:val="00522422"/>
    <w:rsid w:val="005225FE"/>
    <w:rsid w:val="00556C60"/>
    <w:rsid w:val="00561984"/>
    <w:rsid w:val="00562C7F"/>
    <w:rsid w:val="00564F28"/>
    <w:rsid w:val="00565186"/>
    <w:rsid w:val="00571E06"/>
    <w:rsid w:val="0058650D"/>
    <w:rsid w:val="0059411C"/>
    <w:rsid w:val="00597162"/>
    <w:rsid w:val="005C12F0"/>
    <w:rsid w:val="005C1C3D"/>
    <w:rsid w:val="005C2E90"/>
    <w:rsid w:val="005C5AF7"/>
    <w:rsid w:val="005D161E"/>
    <w:rsid w:val="005D23F4"/>
    <w:rsid w:val="005D76D6"/>
    <w:rsid w:val="005E36E8"/>
    <w:rsid w:val="005E5FD4"/>
    <w:rsid w:val="005E7E37"/>
    <w:rsid w:val="005F0B64"/>
    <w:rsid w:val="005F2AD7"/>
    <w:rsid w:val="005F45AB"/>
    <w:rsid w:val="005F5ED2"/>
    <w:rsid w:val="005F7F88"/>
    <w:rsid w:val="00601504"/>
    <w:rsid w:val="00610FF9"/>
    <w:rsid w:val="006232DA"/>
    <w:rsid w:val="00627A61"/>
    <w:rsid w:val="00636390"/>
    <w:rsid w:val="006363CA"/>
    <w:rsid w:val="00636476"/>
    <w:rsid w:val="00637D30"/>
    <w:rsid w:val="00642E80"/>
    <w:rsid w:val="0064311F"/>
    <w:rsid w:val="0064450F"/>
    <w:rsid w:val="00655855"/>
    <w:rsid w:val="00657627"/>
    <w:rsid w:val="006743EA"/>
    <w:rsid w:val="0069065D"/>
    <w:rsid w:val="00693A73"/>
    <w:rsid w:val="00694FC4"/>
    <w:rsid w:val="00695358"/>
    <w:rsid w:val="00695FD7"/>
    <w:rsid w:val="00697FC9"/>
    <w:rsid w:val="006A1227"/>
    <w:rsid w:val="006A759D"/>
    <w:rsid w:val="006B6232"/>
    <w:rsid w:val="006C1B31"/>
    <w:rsid w:val="006C418C"/>
    <w:rsid w:val="006D2E6C"/>
    <w:rsid w:val="006D5798"/>
    <w:rsid w:val="007057DB"/>
    <w:rsid w:val="00705EBF"/>
    <w:rsid w:val="00726014"/>
    <w:rsid w:val="0073111A"/>
    <w:rsid w:val="00743CC0"/>
    <w:rsid w:val="007541BD"/>
    <w:rsid w:val="00755481"/>
    <w:rsid w:val="00761657"/>
    <w:rsid w:val="007629C0"/>
    <w:rsid w:val="007645F9"/>
    <w:rsid w:val="00770D00"/>
    <w:rsid w:val="007716B4"/>
    <w:rsid w:val="00773C31"/>
    <w:rsid w:val="00777532"/>
    <w:rsid w:val="007813EE"/>
    <w:rsid w:val="007840AE"/>
    <w:rsid w:val="00784F81"/>
    <w:rsid w:val="00787FB6"/>
    <w:rsid w:val="007962FA"/>
    <w:rsid w:val="007968C5"/>
    <w:rsid w:val="007B04C8"/>
    <w:rsid w:val="007B133B"/>
    <w:rsid w:val="007B4FB7"/>
    <w:rsid w:val="007D627C"/>
    <w:rsid w:val="007E42AA"/>
    <w:rsid w:val="008006F7"/>
    <w:rsid w:val="00813CB6"/>
    <w:rsid w:val="00816C78"/>
    <w:rsid w:val="00821C68"/>
    <w:rsid w:val="00824683"/>
    <w:rsid w:val="0083344E"/>
    <w:rsid w:val="008378E1"/>
    <w:rsid w:val="0084266F"/>
    <w:rsid w:val="008465B5"/>
    <w:rsid w:val="00851DB6"/>
    <w:rsid w:val="008546E5"/>
    <w:rsid w:val="00854F4A"/>
    <w:rsid w:val="00856FAB"/>
    <w:rsid w:val="00865CA6"/>
    <w:rsid w:val="0088589D"/>
    <w:rsid w:val="0089541B"/>
    <w:rsid w:val="008A3D3F"/>
    <w:rsid w:val="008B008F"/>
    <w:rsid w:val="008B2E44"/>
    <w:rsid w:val="008C3D7A"/>
    <w:rsid w:val="008C44E7"/>
    <w:rsid w:val="008D02B1"/>
    <w:rsid w:val="008E0724"/>
    <w:rsid w:val="008E1BE4"/>
    <w:rsid w:val="008E7C50"/>
    <w:rsid w:val="008F2427"/>
    <w:rsid w:val="009055FC"/>
    <w:rsid w:val="0091583C"/>
    <w:rsid w:val="00921AB9"/>
    <w:rsid w:val="009251F0"/>
    <w:rsid w:val="00925618"/>
    <w:rsid w:val="00930A9F"/>
    <w:rsid w:val="0094052D"/>
    <w:rsid w:val="0096023A"/>
    <w:rsid w:val="00963727"/>
    <w:rsid w:val="00964030"/>
    <w:rsid w:val="009710C2"/>
    <w:rsid w:val="00975421"/>
    <w:rsid w:val="00981EF3"/>
    <w:rsid w:val="00986163"/>
    <w:rsid w:val="00986C82"/>
    <w:rsid w:val="009930E1"/>
    <w:rsid w:val="00995017"/>
    <w:rsid w:val="00996E4D"/>
    <w:rsid w:val="009A30C0"/>
    <w:rsid w:val="009A450D"/>
    <w:rsid w:val="009B209D"/>
    <w:rsid w:val="009C180C"/>
    <w:rsid w:val="009D013D"/>
    <w:rsid w:val="009D0F53"/>
    <w:rsid w:val="009F72D7"/>
    <w:rsid w:val="00A035B5"/>
    <w:rsid w:val="00A2451A"/>
    <w:rsid w:val="00A26605"/>
    <w:rsid w:val="00A36265"/>
    <w:rsid w:val="00A46805"/>
    <w:rsid w:val="00A749AF"/>
    <w:rsid w:val="00A860F9"/>
    <w:rsid w:val="00A87127"/>
    <w:rsid w:val="00A91515"/>
    <w:rsid w:val="00A91E6E"/>
    <w:rsid w:val="00A95991"/>
    <w:rsid w:val="00AA4CD7"/>
    <w:rsid w:val="00AA586D"/>
    <w:rsid w:val="00AA6A53"/>
    <w:rsid w:val="00AA6B73"/>
    <w:rsid w:val="00AB50BB"/>
    <w:rsid w:val="00AC2AF1"/>
    <w:rsid w:val="00AC77E4"/>
    <w:rsid w:val="00AC7C50"/>
    <w:rsid w:val="00AD00C5"/>
    <w:rsid w:val="00AD053F"/>
    <w:rsid w:val="00AD087D"/>
    <w:rsid w:val="00AD0B08"/>
    <w:rsid w:val="00AE4A82"/>
    <w:rsid w:val="00AE792A"/>
    <w:rsid w:val="00AE79A4"/>
    <w:rsid w:val="00AE7B53"/>
    <w:rsid w:val="00B02283"/>
    <w:rsid w:val="00B07EAB"/>
    <w:rsid w:val="00B2186E"/>
    <w:rsid w:val="00B271D9"/>
    <w:rsid w:val="00B27405"/>
    <w:rsid w:val="00B35901"/>
    <w:rsid w:val="00B40D19"/>
    <w:rsid w:val="00B4170B"/>
    <w:rsid w:val="00B4779D"/>
    <w:rsid w:val="00B56879"/>
    <w:rsid w:val="00B60122"/>
    <w:rsid w:val="00B61536"/>
    <w:rsid w:val="00B6160F"/>
    <w:rsid w:val="00B65341"/>
    <w:rsid w:val="00B70CF7"/>
    <w:rsid w:val="00B725E6"/>
    <w:rsid w:val="00B7264C"/>
    <w:rsid w:val="00B74279"/>
    <w:rsid w:val="00B87D78"/>
    <w:rsid w:val="00B95847"/>
    <w:rsid w:val="00BA2899"/>
    <w:rsid w:val="00BA4190"/>
    <w:rsid w:val="00BA474C"/>
    <w:rsid w:val="00BC1E6B"/>
    <w:rsid w:val="00BF0749"/>
    <w:rsid w:val="00BF1245"/>
    <w:rsid w:val="00BF4F1B"/>
    <w:rsid w:val="00C022CB"/>
    <w:rsid w:val="00C13DEE"/>
    <w:rsid w:val="00C151A6"/>
    <w:rsid w:val="00C200D7"/>
    <w:rsid w:val="00C214A5"/>
    <w:rsid w:val="00C36720"/>
    <w:rsid w:val="00C37826"/>
    <w:rsid w:val="00C40955"/>
    <w:rsid w:val="00C42C7B"/>
    <w:rsid w:val="00C43647"/>
    <w:rsid w:val="00C475BF"/>
    <w:rsid w:val="00C577C2"/>
    <w:rsid w:val="00C617AC"/>
    <w:rsid w:val="00C74DA1"/>
    <w:rsid w:val="00C76220"/>
    <w:rsid w:val="00CA026B"/>
    <w:rsid w:val="00CB0C0D"/>
    <w:rsid w:val="00CB7BA6"/>
    <w:rsid w:val="00CC32D4"/>
    <w:rsid w:val="00CC7B76"/>
    <w:rsid w:val="00CE5EDA"/>
    <w:rsid w:val="00D01569"/>
    <w:rsid w:val="00D01CAE"/>
    <w:rsid w:val="00D119E8"/>
    <w:rsid w:val="00D20C22"/>
    <w:rsid w:val="00D30C5A"/>
    <w:rsid w:val="00D324ED"/>
    <w:rsid w:val="00D33377"/>
    <w:rsid w:val="00D3421C"/>
    <w:rsid w:val="00D51C2D"/>
    <w:rsid w:val="00D52635"/>
    <w:rsid w:val="00D57BCE"/>
    <w:rsid w:val="00D857B5"/>
    <w:rsid w:val="00D86319"/>
    <w:rsid w:val="00D86ED9"/>
    <w:rsid w:val="00D959FA"/>
    <w:rsid w:val="00DB0B00"/>
    <w:rsid w:val="00DC0B56"/>
    <w:rsid w:val="00DD36D6"/>
    <w:rsid w:val="00DD5AE9"/>
    <w:rsid w:val="00DE0FED"/>
    <w:rsid w:val="00DE451A"/>
    <w:rsid w:val="00DE7A21"/>
    <w:rsid w:val="00DF0ECE"/>
    <w:rsid w:val="00DF3093"/>
    <w:rsid w:val="00DF3727"/>
    <w:rsid w:val="00E07E6B"/>
    <w:rsid w:val="00E212D4"/>
    <w:rsid w:val="00E2338B"/>
    <w:rsid w:val="00E322F1"/>
    <w:rsid w:val="00E468DA"/>
    <w:rsid w:val="00E51DEF"/>
    <w:rsid w:val="00E57098"/>
    <w:rsid w:val="00E643CE"/>
    <w:rsid w:val="00E8254A"/>
    <w:rsid w:val="00EA05E5"/>
    <w:rsid w:val="00EA07CB"/>
    <w:rsid w:val="00EB7094"/>
    <w:rsid w:val="00EC1B16"/>
    <w:rsid w:val="00ED698F"/>
    <w:rsid w:val="00ED6F1E"/>
    <w:rsid w:val="00EE1A56"/>
    <w:rsid w:val="00EE2BE6"/>
    <w:rsid w:val="00EE60A3"/>
    <w:rsid w:val="00EF0E6A"/>
    <w:rsid w:val="00F0321E"/>
    <w:rsid w:val="00F10745"/>
    <w:rsid w:val="00F1094B"/>
    <w:rsid w:val="00F162B4"/>
    <w:rsid w:val="00F21DD1"/>
    <w:rsid w:val="00F2683D"/>
    <w:rsid w:val="00F30A59"/>
    <w:rsid w:val="00F40422"/>
    <w:rsid w:val="00F42A4C"/>
    <w:rsid w:val="00F51D62"/>
    <w:rsid w:val="00F54304"/>
    <w:rsid w:val="00F55FAB"/>
    <w:rsid w:val="00F6134B"/>
    <w:rsid w:val="00F65754"/>
    <w:rsid w:val="00F70C63"/>
    <w:rsid w:val="00F82EF1"/>
    <w:rsid w:val="00FA2A32"/>
    <w:rsid w:val="00FA6B0B"/>
    <w:rsid w:val="00FB7107"/>
    <w:rsid w:val="00FC525B"/>
    <w:rsid w:val="00FD20B1"/>
    <w:rsid w:val="00FD2E3A"/>
    <w:rsid w:val="00FE134F"/>
    <w:rsid w:val="00FE1D5B"/>
    <w:rsid w:val="00FE2C81"/>
    <w:rsid w:val="00FE4AF1"/>
    <w:rsid w:val="00FE5F28"/>
    <w:rsid w:val="00FE694A"/>
    <w:rsid w:val="00FF5881"/>
    <w:rsid w:val="00FF7050"/>
    <w:rsid w:val="170A9F92"/>
    <w:rsid w:val="2D91CF03"/>
    <w:rsid w:val="32E3ADAC"/>
    <w:rsid w:val="505D6D4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0EA5D0"/>
  <w15:chartTrackingRefBased/>
  <w15:docId w15:val="{9E0F2361-16CB-45F2-BB61-5532D0928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52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601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474C"/>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474C"/>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26014"/>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813CB6"/>
    <w:rPr>
      <w:color w:val="808080"/>
    </w:rPr>
  </w:style>
  <w:style w:type="character" w:customStyle="1" w:styleId="Heading1Char">
    <w:name w:val="Heading 1 Char"/>
    <w:basedOn w:val="DefaultParagraphFont"/>
    <w:link w:val="Heading1"/>
    <w:uiPriority w:val="9"/>
    <w:rsid w:val="00FC525B"/>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unhideWhenUsed/>
    <w:rsid w:val="00B725E6"/>
    <w:pPr>
      <w:spacing w:line="240" w:lineRule="auto"/>
    </w:pPr>
    <w:rPr>
      <w:sz w:val="20"/>
      <w:szCs w:val="20"/>
    </w:rPr>
  </w:style>
  <w:style w:type="character" w:customStyle="1" w:styleId="CommentTextChar">
    <w:name w:val="Comment Text Char"/>
    <w:basedOn w:val="DefaultParagraphFont"/>
    <w:link w:val="CommentText"/>
    <w:uiPriority w:val="99"/>
    <w:rsid w:val="00B725E6"/>
    <w:rPr>
      <w:sz w:val="20"/>
      <w:szCs w:val="20"/>
    </w:rPr>
  </w:style>
  <w:style w:type="character" w:styleId="CommentReference">
    <w:name w:val="annotation reference"/>
    <w:basedOn w:val="DefaultParagraphFont"/>
    <w:uiPriority w:val="99"/>
    <w:semiHidden/>
    <w:unhideWhenUsed/>
    <w:rsid w:val="00B725E6"/>
    <w:rPr>
      <w:sz w:val="16"/>
      <w:szCs w:val="16"/>
    </w:rPr>
  </w:style>
  <w:style w:type="paragraph" w:styleId="Title">
    <w:name w:val="Title"/>
    <w:basedOn w:val="Normal"/>
    <w:next w:val="Normal"/>
    <w:link w:val="TitleChar"/>
    <w:uiPriority w:val="10"/>
    <w:qFormat/>
    <w:rsid w:val="00A749AF"/>
    <w:pPr>
      <w:spacing w:before="360" w:after="360" w:line="240" w:lineRule="auto"/>
      <w:contextualSpacing/>
    </w:pPr>
    <w:rPr>
      <w:rFonts w:asciiTheme="majorHAnsi" w:eastAsiaTheme="majorEastAsia" w:hAnsiTheme="majorHAnsi" w:cstheme="majorBidi"/>
      <w:spacing w:val="-10"/>
      <w:kern w:val="28"/>
      <w:sz w:val="52"/>
      <w:szCs w:val="56"/>
    </w:rPr>
  </w:style>
  <w:style w:type="character" w:customStyle="1" w:styleId="TitleChar">
    <w:name w:val="Title Char"/>
    <w:basedOn w:val="DefaultParagraphFont"/>
    <w:link w:val="Title"/>
    <w:uiPriority w:val="10"/>
    <w:rsid w:val="00A749AF"/>
    <w:rPr>
      <w:rFonts w:asciiTheme="majorHAnsi" w:eastAsiaTheme="majorEastAsia" w:hAnsiTheme="majorHAnsi" w:cstheme="majorBidi"/>
      <w:spacing w:val="-10"/>
      <w:kern w:val="28"/>
      <w:sz w:val="52"/>
      <w:szCs w:val="56"/>
    </w:rPr>
  </w:style>
  <w:style w:type="paragraph" w:styleId="CommentSubject">
    <w:name w:val="annotation subject"/>
    <w:basedOn w:val="CommentText"/>
    <w:next w:val="CommentText"/>
    <w:link w:val="CommentSubjectChar"/>
    <w:uiPriority w:val="99"/>
    <w:semiHidden/>
    <w:unhideWhenUsed/>
    <w:rsid w:val="00A749AF"/>
    <w:rPr>
      <w:b/>
      <w:bCs/>
    </w:rPr>
  </w:style>
  <w:style w:type="character" w:customStyle="1" w:styleId="CommentSubjectChar">
    <w:name w:val="Comment Subject Char"/>
    <w:basedOn w:val="CommentTextChar"/>
    <w:link w:val="CommentSubject"/>
    <w:uiPriority w:val="99"/>
    <w:semiHidden/>
    <w:rsid w:val="00A749AF"/>
    <w:rPr>
      <w:b/>
      <w:bCs/>
      <w:sz w:val="20"/>
      <w:szCs w:val="20"/>
    </w:rPr>
  </w:style>
  <w:style w:type="paragraph" w:styleId="Revision">
    <w:name w:val="Revision"/>
    <w:hidden/>
    <w:uiPriority w:val="99"/>
    <w:semiHidden/>
    <w:rsid w:val="00D30C5A"/>
    <w:pPr>
      <w:spacing w:after="0" w:line="240" w:lineRule="auto"/>
    </w:pPr>
  </w:style>
  <w:style w:type="paragraph" w:customStyle="1" w:styleId="EndNoteBibliographyTitle">
    <w:name w:val="EndNote Bibliography Title"/>
    <w:basedOn w:val="Normal"/>
    <w:link w:val="EndNoteBibliographyTitleChar"/>
    <w:rsid w:val="00E322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22F1"/>
    <w:rPr>
      <w:rFonts w:ascii="Calibri" w:hAnsi="Calibri" w:cs="Calibri"/>
      <w:noProof/>
    </w:rPr>
  </w:style>
  <w:style w:type="paragraph" w:customStyle="1" w:styleId="EndNoteBibliography">
    <w:name w:val="EndNote Bibliography"/>
    <w:basedOn w:val="Normal"/>
    <w:link w:val="EndNoteBibliographyChar"/>
    <w:rsid w:val="00E322F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22F1"/>
    <w:rPr>
      <w:rFonts w:ascii="Calibri" w:hAnsi="Calibri" w:cs="Calibri"/>
      <w:noProof/>
    </w:rPr>
  </w:style>
  <w:style w:type="character" w:styleId="Hyperlink">
    <w:name w:val="Hyperlink"/>
    <w:basedOn w:val="DefaultParagraphFont"/>
    <w:uiPriority w:val="99"/>
    <w:unhideWhenUsed/>
    <w:rsid w:val="00C43647"/>
    <w:rPr>
      <w:color w:val="0563C1" w:themeColor="hyperlink"/>
      <w:u w:val="single"/>
    </w:rPr>
  </w:style>
  <w:style w:type="character" w:styleId="UnresolvedMention">
    <w:name w:val="Unresolved Mention"/>
    <w:basedOn w:val="DefaultParagraphFont"/>
    <w:uiPriority w:val="99"/>
    <w:semiHidden/>
    <w:unhideWhenUsed/>
    <w:rsid w:val="00C436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7581212">
      <w:bodyDiv w:val="1"/>
      <w:marLeft w:val="0"/>
      <w:marRight w:val="0"/>
      <w:marTop w:val="0"/>
      <w:marBottom w:val="0"/>
      <w:divBdr>
        <w:top w:val="none" w:sz="0" w:space="0" w:color="auto"/>
        <w:left w:val="none" w:sz="0" w:space="0" w:color="auto"/>
        <w:bottom w:val="none" w:sz="0" w:space="0" w:color="auto"/>
        <w:right w:val="none" w:sz="0" w:space="0" w:color="auto"/>
      </w:divBdr>
    </w:div>
    <w:div w:id="1565067314">
      <w:bodyDiv w:val="1"/>
      <w:marLeft w:val="0"/>
      <w:marRight w:val="0"/>
      <w:marTop w:val="0"/>
      <w:marBottom w:val="0"/>
      <w:divBdr>
        <w:top w:val="none" w:sz="0" w:space="0" w:color="auto"/>
        <w:left w:val="none" w:sz="0" w:space="0" w:color="auto"/>
        <w:bottom w:val="none" w:sz="0" w:space="0" w:color="auto"/>
        <w:right w:val="none" w:sz="0" w:space="0" w:color="auto"/>
      </w:divBdr>
    </w:div>
    <w:div w:id="2096660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20.png"/><Relationship Id="rId18" Type="http://schemas.openxmlformats.org/officeDocument/2006/relationships/image" Target="media/image7.png"/><Relationship Id="rId26" Type="http://schemas.openxmlformats.org/officeDocument/2006/relationships/hyperlink" Target="http://www.scipy.org" TargetMode="Externa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image" Target="media/image1.png"/><Relationship Id="rId24" Type="http://schemas.openxmlformats.org/officeDocument/2006/relationships/chart" Target="charts/chart1.xml"/><Relationship Id="rId5" Type="http://schemas.openxmlformats.org/officeDocument/2006/relationships/hyperlink" Target="mailto:burkhardt.jonathan@epa.gov" TargetMode="External"/><Relationship Id="rId15" Type="http://schemas.openxmlformats.org/officeDocument/2006/relationships/image" Target="media/image40.png"/><Relationship Id="rId23" Type="http://schemas.openxmlformats.org/officeDocument/2006/relationships/image" Target="media/image11.png"/><Relationship Id="rId28" Type="http://schemas.openxmlformats.org/officeDocument/2006/relationships/theme" Target="theme/theme1.xml"/><Relationship Id="rId19" Type="http://schemas.openxmlformats.org/officeDocument/2006/relationships/image" Target="media/image60.png"/><Relationship Id="rId4"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https://usepa-my.sharepoint.com/personal/datsov_boris_epa_gov/Documents/Profile/Documents/Research/IEX/Modeling/Fitting%20Models/Ridgewood/Data/TOC_infl_eff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usepa-my.sharepoint.com/personal/datsov_boris_epa_gov/Documents/Profile/Documents/Research/IEX/Modeling/Fitting%20Models/Ridgewood/Data/TOC_infl_eff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trachloroethene pre-AS and GAC</a:t>
            </a:r>
          </a:p>
        </c:rich>
      </c:tx>
      <c:overlay val="0"/>
      <c:spPr>
        <a:noFill/>
        <a:ln>
          <a:noFill/>
        </a:ln>
        <a:effectLst/>
      </c:spPr>
    </c:title>
    <c:autoTitleDeleted val="0"/>
    <c:plotArea>
      <c:layout/>
      <c:scatterChart>
        <c:scatterStyle val="lineMarker"/>
        <c:varyColors val="0"/>
        <c:ser>
          <c:idx val="0"/>
          <c:order val="0"/>
          <c:tx>
            <c:v>Feed</c:v>
          </c:tx>
          <c:spPr>
            <a:ln w="25400" cap="rnd">
              <a:noFill/>
              <a:round/>
            </a:ln>
            <a:effectLst/>
          </c:spPr>
          <c:marker>
            <c:symbol val="circle"/>
            <c:size val="5"/>
            <c:spPr>
              <a:solidFill>
                <a:schemeClr val="accent1"/>
              </a:solidFill>
              <a:ln w="9525">
                <a:solidFill>
                  <a:schemeClr val="accent1"/>
                </a:solidFill>
              </a:ln>
              <a:effectLst/>
            </c:spPr>
          </c:marker>
          <c:xVal>
            <c:numRef>
              <c:f>Sheet2!$I$2:$I$40</c:f>
              <c:numCache>
                <c:formatCode>General</c:formatCode>
                <c:ptCount val="39"/>
                <c:pt idx="0">
                  <c:v>36.037986064023485</c:v>
                </c:pt>
                <c:pt idx="1">
                  <c:v>473.72607466991656</c:v>
                </c:pt>
                <c:pt idx="2">
                  <c:v>1832.729194825811</c:v>
                </c:pt>
                <c:pt idx="3">
                  <c:v>2707.5403629923044</c:v>
                </c:pt>
                <c:pt idx="4">
                  <c:v>5293.5333980467831</c:v>
                </c:pt>
                <c:pt idx="5">
                  <c:v>8133.9062477958596</c:v>
                </c:pt>
                <c:pt idx="6">
                  <c:v>8771.5871588153823</c:v>
                </c:pt>
                <c:pt idx="7">
                  <c:v>11020.748609723605</c:v>
                </c:pt>
                <c:pt idx="8">
                  <c:v>13994.880220704004</c:v>
                </c:pt>
                <c:pt idx="9">
                  <c:v>16989.49780852583</c:v>
                </c:pt>
                <c:pt idx="10">
                  <c:v>17388.31945173072</c:v>
                </c:pt>
                <c:pt idx="11">
                  <c:v>20012.639135035144</c:v>
                </c:pt>
                <c:pt idx="12">
                  <c:v>23138.538730667355</c:v>
                </c:pt>
                <c:pt idx="13">
                  <c:v>24979.05897845429</c:v>
                </c:pt>
                <c:pt idx="14">
                  <c:v>28025.362366758287</c:v>
                </c:pt>
                <c:pt idx="15">
                  <c:v>31254.413064337055</c:v>
                </c:pt>
                <c:pt idx="16">
                  <c:v>34501.686813713401</c:v>
                </c:pt>
                <c:pt idx="17">
                  <c:v>37642.223016724391</c:v>
                </c:pt>
                <c:pt idx="18">
                  <c:v>41586.886374941118</c:v>
                </c:pt>
                <c:pt idx="19">
                  <c:v>44792.733831299811</c:v>
                </c:pt>
                <c:pt idx="20">
                  <c:v>47872.570193922867</c:v>
                </c:pt>
                <c:pt idx="21">
                  <c:v>51855.755907713341</c:v>
                </c:pt>
                <c:pt idx="22">
                  <c:v>55215.500650731738</c:v>
                </c:pt>
                <c:pt idx="23">
                  <c:v>58234.283471099669</c:v>
                </c:pt>
                <c:pt idx="24">
                  <c:v>61664.984305432969</c:v>
                </c:pt>
                <c:pt idx="25">
                  <c:v>64952.43436314581</c:v>
                </c:pt>
                <c:pt idx="26">
                  <c:v>68291.326926562993</c:v>
                </c:pt>
                <c:pt idx="27">
                  <c:v>71661.833261400781</c:v>
                </c:pt>
                <c:pt idx="28">
                  <c:v>74912.067569932668</c:v>
                </c:pt>
                <c:pt idx="29">
                  <c:v>81317.687676833011</c:v>
                </c:pt>
                <c:pt idx="30">
                  <c:v>87678.465646769968</c:v>
                </c:pt>
                <c:pt idx="31">
                  <c:v>93978.467562855978</c:v>
                </c:pt>
                <c:pt idx="32">
                  <c:v>100343.16923881696</c:v>
                </c:pt>
                <c:pt idx="33">
                  <c:v>112310.92679378795</c:v>
                </c:pt>
                <c:pt idx="34">
                  <c:v>125056.51476338238</c:v>
                </c:pt>
                <c:pt idx="35">
                  <c:v>137757.18674616251</c:v>
                </c:pt>
                <c:pt idx="36">
                  <c:v>148432.86384200258</c:v>
                </c:pt>
                <c:pt idx="37">
                  <c:v>160513.67720151768</c:v>
                </c:pt>
                <c:pt idx="38">
                  <c:v>168602.99379897187</c:v>
                </c:pt>
              </c:numCache>
            </c:numRef>
          </c:xVal>
          <c:yVal>
            <c:numRef>
              <c:f>Sheet2!$M$2:$M$40</c:f>
              <c:numCache>
                <c:formatCode>General</c:formatCode>
                <c:ptCount val="39"/>
                <c:pt idx="0">
                  <c:v>4</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2.2999999999999998</c:v>
                </c:pt>
                <c:pt idx="17">
                  <c:v>#N/A</c:v>
                </c:pt>
                <c:pt idx="18">
                  <c:v>#N/A</c:v>
                </c:pt>
                <c:pt idx="19">
                  <c:v>#N/A</c:v>
                </c:pt>
                <c:pt idx="20">
                  <c:v>2</c:v>
                </c:pt>
                <c:pt idx="21">
                  <c:v>#N/A</c:v>
                </c:pt>
                <c:pt idx="22">
                  <c:v>#N/A</c:v>
                </c:pt>
                <c:pt idx="23">
                  <c:v>#N/A</c:v>
                </c:pt>
                <c:pt idx="24">
                  <c:v>1.7</c:v>
                </c:pt>
                <c:pt idx="25">
                  <c:v>#N/A</c:v>
                </c:pt>
                <c:pt idx="26">
                  <c:v>#N/A</c:v>
                </c:pt>
                <c:pt idx="27">
                  <c:v>#N/A</c:v>
                </c:pt>
                <c:pt idx="28">
                  <c:v>2.7</c:v>
                </c:pt>
                <c:pt idx="29">
                  <c:v>#N/A</c:v>
                </c:pt>
                <c:pt idx="30">
                  <c:v>1.7</c:v>
                </c:pt>
                <c:pt idx="31">
                  <c:v>#N/A</c:v>
                </c:pt>
                <c:pt idx="32">
                  <c:v>2</c:v>
                </c:pt>
                <c:pt idx="33">
                  <c:v>2.6</c:v>
                </c:pt>
                <c:pt idx="34">
                  <c:v>2.6</c:v>
                </c:pt>
                <c:pt idx="35">
                  <c:v>2.2999999999999998</c:v>
                </c:pt>
                <c:pt idx="36">
                  <c:v>2.5</c:v>
                </c:pt>
                <c:pt idx="37">
                  <c:v>2.6</c:v>
                </c:pt>
                <c:pt idx="38">
                  <c:v>2.2000000000000002</c:v>
                </c:pt>
              </c:numCache>
            </c:numRef>
          </c:yVal>
          <c:smooth val="0"/>
          <c:extLst>
            <c:ext xmlns:c16="http://schemas.microsoft.com/office/drawing/2014/chart" uri="{C3380CC4-5D6E-409C-BE32-E72D297353CC}">
              <c16:uniqueId val="{00000000-7743-4DE4-A828-94545CD5D010}"/>
            </c:ext>
          </c:extLst>
        </c:ser>
        <c:ser>
          <c:idx val="1"/>
          <c:order val="1"/>
          <c:tx>
            <c:v>Effluent</c:v>
          </c:tx>
          <c:spPr>
            <a:ln w="25400" cap="rnd">
              <a:noFill/>
              <a:round/>
            </a:ln>
            <a:effectLst/>
          </c:spPr>
          <c:marker>
            <c:symbol val="circle"/>
            <c:size val="5"/>
            <c:spPr>
              <a:solidFill>
                <a:schemeClr val="accent2"/>
              </a:solidFill>
              <a:ln w="9525">
                <a:solidFill>
                  <a:schemeClr val="accent2"/>
                </a:solidFill>
              </a:ln>
              <a:effectLst/>
            </c:spPr>
          </c:marker>
          <c:xVal>
            <c:numRef>
              <c:f>Sheet2!$I$2:$I$40</c:f>
              <c:numCache>
                <c:formatCode>General</c:formatCode>
                <c:ptCount val="39"/>
                <c:pt idx="0">
                  <c:v>36.037986064023485</c:v>
                </c:pt>
                <c:pt idx="1">
                  <c:v>473.72607466991656</c:v>
                </c:pt>
                <c:pt idx="2">
                  <c:v>1832.729194825811</c:v>
                </c:pt>
                <c:pt idx="3">
                  <c:v>2707.5403629923044</c:v>
                </c:pt>
                <c:pt idx="4">
                  <c:v>5293.5333980467831</c:v>
                </c:pt>
                <c:pt idx="5">
                  <c:v>8133.9062477958596</c:v>
                </c:pt>
                <c:pt idx="6">
                  <c:v>8771.5871588153823</c:v>
                </c:pt>
                <c:pt idx="7">
                  <c:v>11020.748609723605</c:v>
                </c:pt>
                <c:pt idx="8">
                  <c:v>13994.880220704004</c:v>
                </c:pt>
                <c:pt idx="9">
                  <c:v>16989.49780852583</c:v>
                </c:pt>
                <c:pt idx="10">
                  <c:v>17388.31945173072</c:v>
                </c:pt>
                <c:pt idx="11">
                  <c:v>20012.639135035144</c:v>
                </c:pt>
                <c:pt idx="12">
                  <c:v>23138.538730667355</c:v>
                </c:pt>
                <c:pt idx="13">
                  <c:v>24979.05897845429</c:v>
                </c:pt>
                <c:pt idx="14">
                  <c:v>28025.362366758287</c:v>
                </c:pt>
                <c:pt idx="15">
                  <c:v>31254.413064337055</c:v>
                </c:pt>
                <c:pt idx="16">
                  <c:v>34501.686813713401</c:v>
                </c:pt>
                <c:pt idx="17">
                  <c:v>37642.223016724391</c:v>
                </c:pt>
                <c:pt idx="18">
                  <c:v>41586.886374941118</c:v>
                </c:pt>
                <c:pt idx="19">
                  <c:v>44792.733831299811</c:v>
                </c:pt>
                <c:pt idx="20">
                  <c:v>47872.570193922867</c:v>
                </c:pt>
                <c:pt idx="21">
                  <c:v>51855.755907713341</c:v>
                </c:pt>
                <c:pt idx="22">
                  <c:v>55215.500650731738</c:v>
                </c:pt>
                <c:pt idx="23">
                  <c:v>58234.283471099669</c:v>
                </c:pt>
                <c:pt idx="24">
                  <c:v>61664.984305432969</c:v>
                </c:pt>
                <c:pt idx="25">
                  <c:v>64952.43436314581</c:v>
                </c:pt>
                <c:pt idx="26">
                  <c:v>68291.326926562993</c:v>
                </c:pt>
                <c:pt idx="27">
                  <c:v>71661.833261400781</c:v>
                </c:pt>
                <c:pt idx="28">
                  <c:v>74912.067569932668</c:v>
                </c:pt>
                <c:pt idx="29">
                  <c:v>81317.687676833011</c:v>
                </c:pt>
                <c:pt idx="30">
                  <c:v>87678.465646769968</c:v>
                </c:pt>
                <c:pt idx="31">
                  <c:v>93978.467562855978</c:v>
                </c:pt>
                <c:pt idx="32">
                  <c:v>100343.16923881696</c:v>
                </c:pt>
                <c:pt idx="33">
                  <c:v>112310.92679378795</c:v>
                </c:pt>
                <c:pt idx="34">
                  <c:v>125056.51476338238</c:v>
                </c:pt>
                <c:pt idx="35">
                  <c:v>137757.18674616251</c:v>
                </c:pt>
                <c:pt idx="36">
                  <c:v>148432.86384200258</c:v>
                </c:pt>
                <c:pt idx="37">
                  <c:v>160513.67720151768</c:v>
                </c:pt>
                <c:pt idx="38">
                  <c:v>168602.99379897187</c:v>
                </c:pt>
              </c:numCache>
            </c:numRef>
          </c:xVal>
          <c:yVal>
            <c:numRef>
              <c:f>Sheet2!$O$2:$O$40</c:f>
              <c:numCache>
                <c:formatCode>General</c:formatCode>
                <c:ptCount val="39"/>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0</c:v>
                </c:pt>
                <c:pt idx="17">
                  <c:v>#N/A</c:v>
                </c:pt>
                <c:pt idx="18">
                  <c:v>#N/A</c:v>
                </c:pt>
                <c:pt idx="19">
                  <c:v>#N/A</c:v>
                </c:pt>
                <c:pt idx="20">
                  <c:v>0</c:v>
                </c:pt>
                <c:pt idx="21">
                  <c:v>#N/A</c:v>
                </c:pt>
                <c:pt idx="22">
                  <c:v>#N/A</c:v>
                </c:pt>
                <c:pt idx="23">
                  <c:v>#N/A</c:v>
                </c:pt>
                <c:pt idx="24">
                  <c:v>0.3</c:v>
                </c:pt>
                <c:pt idx="25">
                  <c:v>#N/A</c:v>
                </c:pt>
                <c:pt idx="26">
                  <c:v>#N/A</c:v>
                </c:pt>
                <c:pt idx="27">
                  <c:v>#N/A</c:v>
                </c:pt>
                <c:pt idx="28">
                  <c:v>0.55000000000000004</c:v>
                </c:pt>
                <c:pt idx="29">
                  <c:v>#N/A</c:v>
                </c:pt>
                <c:pt idx="30">
                  <c:v>0.64</c:v>
                </c:pt>
                <c:pt idx="31">
                  <c:v>#N/A</c:v>
                </c:pt>
                <c:pt idx="32">
                  <c:v>0.94</c:v>
                </c:pt>
                <c:pt idx="33">
                  <c:v>1.3</c:v>
                </c:pt>
                <c:pt idx="34">
                  <c:v>1.5</c:v>
                </c:pt>
                <c:pt idx="35">
                  <c:v>1.5</c:v>
                </c:pt>
                <c:pt idx="36">
                  <c:v>1.7</c:v>
                </c:pt>
                <c:pt idx="37">
                  <c:v>1.9</c:v>
                </c:pt>
                <c:pt idx="38">
                  <c:v>#N/A</c:v>
                </c:pt>
              </c:numCache>
            </c:numRef>
          </c:yVal>
          <c:smooth val="0"/>
          <c:extLst>
            <c:ext xmlns:c16="http://schemas.microsoft.com/office/drawing/2014/chart" uri="{C3380CC4-5D6E-409C-BE32-E72D297353CC}">
              <c16:uniqueId val="{00000001-7743-4DE4-A828-94545CD5D010}"/>
            </c:ext>
          </c:extLst>
        </c:ser>
        <c:dLbls>
          <c:showLegendKey val="0"/>
          <c:showVal val="0"/>
          <c:showCatName val="0"/>
          <c:showSerName val="0"/>
          <c:showPercent val="0"/>
          <c:showBubbleSize val="0"/>
        </c:dLbls>
        <c:axId val="1345932415"/>
        <c:axId val="1345932831"/>
      </c:scatterChart>
      <c:valAx>
        <c:axId val="134593241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V</a:t>
                </a:r>
                <a:r>
                  <a:rPr lang="en-US" baseline="0"/>
                  <a:t> (Thousands)</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932831"/>
        <c:crosses val="autoZero"/>
        <c:crossBetween val="midCat"/>
        <c:dispUnits>
          <c:builtInUnit val="thousands"/>
        </c:dispUnits>
      </c:valAx>
      <c:valAx>
        <c:axId val="13459328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tion (ug/L)</a:t>
                </a:r>
              </a:p>
            </c:rich>
          </c:tx>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932415"/>
        <c:crosses val="autoZero"/>
        <c:crossBetween val="midCat"/>
      </c:valAx>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trachloroethene pre-AS and IX</a:t>
            </a:r>
          </a:p>
        </c:rich>
      </c:tx>
      <c:overlay val="0"/>
      <c:spPr>
        <a:noFill/>
        <a:ln>
          <a:noFill/>
        </a:ln>
        <a:effectLst/>
      </c:spPr>
    </c:title>
    <c:autoTitleDeleted val="0"/>
    <c:plotArea>
      <c:layout/>
      <c:scatterChart>
        <c:scatterStyle val="lineMarker"/>
        <c:varyColors val="0"/>
        <c:ser>
          <c:idx val="0"/>
          <c:order val="0"/>
          <c:tx>
            <c:v>Feed</c:v>
          </c:tx>
          <c:spPr>
            <a:ln w="25400" cap="rnd">
              <a:noFill/>
              <a:round/>
            </a:ln>
            <a:effectLst/>
          </c:spPr>
          <c:marker>
            <c:symbol val="circle"/>
            <c:size val="5"/>
            <c:spPr>
              <a:solidFill>
                <a:schemeClr val="accent1"/>
              </a:solidFill>
              <a:ln w="9525">
                <a:solidFill>
                  <a:schemeClr val="accent1"/>
                </a:solidFill>
              </a:ln>
              <a:effectLst/>
            </c:spPr>
          </c:marker>
          <c:xVal>
            <c:numRef>
              <c:f>Sheet2!$C$2:$C$40</c:f>
              <c:numCache>
                <c:formatCode>General</c:formatCode>
                <c:ptCount val="39"/>
                <c:pt idx="0">
                  <c:v>46.849120875483713</c:v>
                </c:pt>
                <c:pt idx="1">
                  <c:v>467.60579451867079</c:v>
                </c:pt>
                <c:pt idx="2">
                  <c:v>1559.9688792486443</c:v>
                </c:pt>
                <c:pt idx="3">
                  <c:v>2478.6245852896545</c:v>
                </c:pt>
                <c:pt idx="4">
                  <c:v>6520.198184564425</c:v>
                </c:pt>
                <c:pt idx="5">
                  <c:v>10761.788743408964</c:v>
                </c:pt>
                <c:pt idx="6">
                  <c:v>11556.10068208815</c:v>
                </c:pt>
                <c:pt idx="7">
                  <c:v>14247.158729097249</c:v>
                </c:pt>
                <c:pt idx="8">
                  <c:v>18188.495721352236</c:v>
                </c:pt>
                <c:pt idx="9">
                  <c:v>22127.48503377162</c:v>
                </c:pt>
                <c:pt idx="10">
                  <c:v>22672.038489811097</c:v>
                </c:pt>
                <c:pt idx="11">
                  <c:v>26090.63705350722</c:v>
                </c:pt>
                <c:pt idx="12">
                  <c:v>30479.742556578742</c:v>
                </c:pt>
                <c:pt idx="13">
                  <c:v>32918.596357150367</c:v>
                </c:pt>
                <c:pt idx="14">
                  <c:v>37152.543437460459</c:v>
                </c:pt>
                <c:pt idx="15">
                  <c:v>41552.744872775256</c:v>
                </c:pt>
                <c:pt idx="16">
                  <c:v>45934.784144636549</c:v>
                </c:pt>
                <c:pt idx="17">
                  <c:v>50287.542411906223</c:v>
                </c:pt>
                <c:pt idx="18">
                  <c:v>55733.328800330964</c:v>
                </c:pt>
                <c:pt idx="19">
                  <c:v>61347.568344134474</c:v>
                </c:pt>
                <c:pt idx="20">
                  <c:v>65640.180891264215</c:v>
                </c:pt>
                <c:pt idx="21">
                  <c:v>71014.385387956034</c:v>
                </c:pt>
                <c:pt idx="22">
                  <c:v>75753.325448802905</c:v>
                </c:pt>
                <c:pt idx="23">
                  <c:v>80065.964263794216</c:v>
                </c:pt>
                <c:pt idx="24">
                  <c:v>84572.141914966385</c:v>
                </c:pt>
                <c:pt idx="25">
                  <c:v>88874.461889703758</c:v>
                </c:pt>
                <c:pt idx="26">
                  <c:v>93201.71629003479</c:v>
                </c:pt>
                <c:pt idx="27">
                  <c:v>97562.928840649693</c:v>
                </c:pt>
                <c:pt idx="28">
                  <c:v>103187.33234934353</c:v>
                </c:pt>
                <c:pt idx="29">
                  <c:v>112158.59290314904</c:v>
                </c:pt>
                <c:pt idx="30">
                  <c:v>120707.18867122247</c:v>
                </c:pt>
                <c:pt idx="31">
                  <c:v>129687.21003489694</c:v>
                </c:pt>
                <c:pt idx="32">
                  <c:v>138902.94549071597</c:v>
                </c:pt>
                <c:pt idx="33">
                  <c:v>155808.26510899569</c:v>
                </c:pt>
                <c:pt idx="34">
                  <c:v>172934.24785212034</c:v>
                </c:pt>
                <c:pt idx="35">
                  <c:v>190958.74503651788</c:v>
                </c:pt>
                <c:pt idx="36">
                  <c:v>205868.85333358773</c:v>
                </c:pt>
                <c:pt idx="37">
                  <c:v>224267.92565260996</c:v>
                </c:pt>
                <c:pt idx="38">
                  <c:v>236169.67269590157</c:v>
                </c:pt>
              </c:numCache>
            </c:numRef>
          </c:xVal>
          <c:yVal>
            <c:numRef>
              <c:f>Sheet2!$M$2:$M$40</c:f>
              <c:numCache>
                <c:formatCode>General</c:formatCode>
                <c:ptCount val="39"/>
                <c:pt idx="0">
                  <c:v>4</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2.2999999999999998</c:v>
                </c:pt>
                <c:pt idx="17">
                  <c:v>#N/A</c:v>
                </c:pt>
                <c:pt idx="18">
                  <c:v>#N/A</c:v>
                </c:pt>
                <c:pt idx="19">
                  <c:v>#N/A</c:v>
                </c:pt>
                <c:pt idx="20">
                  <c:v>2</c:v>
                </c:pt>
                <c:pt idx="21">
                  <c:v>#N/A</c:v>
                </c:pt>
                <c:pt idx="22">
                  <c:v>#N/A</c:v>
                </c:pt>
                <c:pt idx="23">
                  <c:v>#N/A</c:v>
                </c:pt>
                <c:pt idx="24">
                  <c:v>1.7</c:v>
                </c:pt>
                <c:pt idx="25">
                  <c:v>#N/A</c:v>
                </c:pt>
                <c:pt idx="26">
                  <c:v>#N/A</c:v>
                </c:pt>
                <c:pt idx="27">
                  <c:v>#N/A</c:v>
                </c:pt>
                <c:pt idx="28">
                  <c:v>2.7</c:v>
                </c:pt>
                <c:pt idx="29">
                  <c:v>#N/A</c:v>
                </c:pt>
                <c:pt idx="30">
                  <c:v>1.7</c:v>
                </c:pt>
                <c:pt idx="31">
                  <c:v>#N/A</c:v>
                </c:pt>
                <c:pt idx="32">
                  <c:v>2</c:v>
                </c:pt>
                <c:pt idx="33">
                  <c:v>2.6</c:v>
                </c:pt>
                <c:pt idx="34">
                  <c:v>2.6</c:v>
                </c:pt>
                <c:pt idx="35">
                  <c:v>2.2999999999999998</c:v>
                </c:pt>
                <c:pt idx="36">
                  <c:v>2.5</c:v>
                </c:pt>
                <c:pt idx="37">
                  <c:v>2.6</c:v>
                </c:pt>
                <c:pt idx="38">
                  <c:v>2.2000000000000002</c:v>
                </c:pt>
              </c:numCache>
            </c:numRef>
          </c:yVal>
          <c:smooth val="0"/>
          <c:extLst>
            <c:ext xmlns:c16="http://schemas.microsoft.com/office/drawing/2014/chart" uri="{C3380CC4-5D6E-409C-BE32-E72D297353CC}">
              <c16:uniqueId val="{00000000-8F5E-46AE-92DE-D3303A671741}"/>
            </c:ext>
          </c:extLst>
        </c:ser>
        <c:ser>
          <c:idx val="1"/>
          <c:order val="1"/>
          <c:tx>
            <c:v>Effluent</c:v>
          </c:tx>
          <c:spPr>
            <a:ln w="25400" cap="rnd">
              <a:noFill/>
              <a:round/>
            </a:ln>
            <a:effectLst/>
          </c:spPr>
          <c:marker>
            <c:symbol val="circle"/>
            <c:size val="5"/>
            <c:spPr>
              <a:solidFill>
                <a:schemeClr val="accent2"/>
              </a:solidFill>
              <a:ln w="9525">
                <a:solidFill>
                  <a:schemeClr val="accent2"/>
                </a:solidFill>
              </a:ln>
              <a:effectLst/>
            </c:spPr>
          </c:marker>
          <c:xVal>
            <c:numRef>
              <c:f>Sheet2!$C$2:$C$40</c:f>
              <c:numCache>
                <c:formatCode>General</c:formatCode>
                <c:ptCount val="39"/>
                <c:pt idx="0">
                  <c:v>46.849120875483713</c:v>
                </c:pt>
                <c:pt idx="1">
                  <c:v>467.60579451867079</c:v>
                </c:pt>
                <c:pt idx="2">
                  <c:v>1559.9688792486443</c:v>
                </c:pt>
                <c:pt idx="3">
                  <c:v>2478.6245852896545</c:v>
                </c:pt>
                <c:pt idx="4">
                  <c:v>6520.198184564425</c:v>
                </c:pt>
                <c:pt idx="5">
                  <c:v>10761.788743408964</c:v>
                </c:pt>
                <c:pt idx="6">
                  <c:v>11556.10068208815</c:v>
                </c:pt>
                <c:pt idx="7">
                  <c:v>14247.158729097249</c:v>
                </c:pt>
                <c:pt idx="8">
                  <c:v>18188.495721352236</c:v>
                </c:pt>
                <c:pt idx="9">
                  <c:v>22127.48503377162</c:v>
                </c:pt>
                <c:pt idx="10">
                  <c:v>22672.038489811097</c:v>
                </c:pt>
                <c:pt idx="11">
                  <c:v>26090.63705350722</c:v>
                </c:pt>
                <c:pt idx="12">
                  <c:v>30479.742556578742</c:v>
                </c:pt>
                <c:pt idx="13">
                  <c:v>32918.596357150367</c:v>
                </c:pt>
                <c:pt idx="14">
                  <c:v>37152.543437460459</c:v>
                </c:pt>
                <c:pt idx="15">
                  <c:v>41552.744872775256</c:v>
                </c:pt>
                <c:pt idx="16">
                  <c:v>45934.784144636549</c:v>
                </c:pt>
                <c:pt idx="17">
                  <c:v>50287.542411906223</c:v>
                </c:pt>
                <c:pt idx="18">
                  <c:v>55733.328800330964</c:v>
                </c:pt>
                <c:pt idx="19">
                  <c:v>61347.568344134474</c:v>
                </c:pt>
                <c:pt idx="20">
                  <c:v>65640.180891264215</c:v>
                </c:pt>
                <c:pt idx="21">
                  <c:v>71014.385387956034</c:v>
                </c:pt>
                <c:pt idx="22">
                  <c:v>75753.325448802905</c:v>
                </c:pt>
                <c:pt idx="23">
                  <c:v>80065.964263794216</c:v>
                </c:pt>
                <c:pt idx="24">
                  <c:v>84572.141914966385</c:v>
                </c:pt>
                <c:pt idx="25">
                  <c:v>88874.461889703758</c:v>
                </c:pt>
                <c:pt idx="26">
                  <c:v>93201.71629003479</c:v>
                </c:pt>
                <c:pt idx="27">
                  <c:v>97562.928840649693</c:v>
                </c:pt>
                <c:pt idx="28">
                  <c:v>103187.33234934353</c:v>
                </c:pt>
                <c:pt idx="29">
                  <c:v>112158.59290314904</c:v>
                </c:pt>
                <c:pt idx="30">
                  <c:v>120707.18867122247</c:v>
                </c:pt>
                <c:pt idx="31">
                  <c:v>129687.21003489694</c:v>
                </c:pt>
                <c:pt idx="32">
                  <c:v>138902.94549071597</c:v>
                </c:pt>
                <c:pt idx="33">
                  <c:v>155808.26510899569</c:v>
                </c:pt>
                <c:pt idx="34">
                  <c:v>172934.24785212034</c:v>
                </c:pt>
                <c:pt idx="35">
                  <c:v>190958.74503651788</c:v>
                </c:pt>
                <c:pt idx="36">
                  <c:v>205868.85333358773</c:v>
                </c:pt>
                <c:pt idx="37">
                  <c:v>224267.92565260996</c:v>
                </c:pt>
                <c:pt idx="38">
                  <c:v>236169.67269590157</c:v>
                </c:pt>
              </c:numCache>
            </c:numRef>
          </c:xVal>
          <c:yVal>
            <c:numRef>
              <c:f>Sheet2!$N$2:$N$40</c:f>
              <c:numCache>
                <c:formatCode>General</c:formatCode>
                <c:ptCount val="39"/>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2.4</c:v>
                </c:pt>
                <c:pt idx="17">
                  <c:v>#N/A</c:v>
                </c:pt>
                <c:pt idx="18">
                  <c:v>#N/A</c:v>
                </c:pt>
                <c:pt idx="19">
                  <c:v>#N/A</c:v>
                </c:pt>
                <c:pt idx="20">
                  <c:v>2.2999999999999998</c:v>
                </c:pt>
                <c:pt idx="21">
                  <c:v>#N/A</c:v>
                </c:pt>
                <c:pt idx="22">
                  <c:v>#N/A</c:v>
                </c:pt>
                <c:pt idx="23">
                  <c:v>#N/A</c:v>
                </c:pt>
                <c:pt idx="24">
                  <c:v>1.8</c:v>
                </c:pt>
                <c:pt idx="25">
                  <c:v>#N/A</c:v>
                </c:pt>
                <c:pt idx="26">
                  <c:v>#N/A</c:v>
                </c:pt>
                <c:pt idx="27">
                  <c:v>#N/A</c:v>
                </c:pt>
                <c:pt idx="28">
                  <c:v>2.8</c:v>
                </c:pt>
                <c:pt idx="29">
                  <c:v>#N/A</c:v>
                </c:pt>
                <c:pt idx="30">
                  <c:v>1.9</c:v>
                </c:pt>
                <c:pt idx="31">
                  <c:v>#N/A</c:v>
                </c:pt>
                <c:pt idx="32">
                  <c:v>2.2000000000000002</c:v>
                </c:pt>
                <c:pt idx="33">
                  <c:v>2.8</c:v>
                </c:pt>
                <c:pt idx="34">
                  <c:v>2.9</c:v>
                </c:pt>
                <c:pt idx="35">
                  <c:v>2.6</c:v>
                </c:pt>
                <c:pt idx="36">
                  <c:v>2.8</c:v>
                </c:pt>
                <c:pt idx="37">
                  <c:v>2.8</c:v>
                </c:pt>
                <c:pt idx="38">
                  <c:v>2.4</c:v>
                </c:pt>
              </c:numCache>
            </c:numRef>
          </c:yVal>
          <c:smooth val="0"/>
          <c:extLst>
            <c:ext xmlns:c16="http://schemas.microsoft.com/office/drawing/2014/chart" uri="{C3380CC4-5D6E-409C-BE32-E72D297353CC}">
              <c16:uniqueId val="{00000001-8F5E-46AE-92DE-D3303A671741}"/>
            </c:ext>
          </c:extLst>
        </c:ser>
        <c:dLbls>
          <c:showLegendKey val="0"/>
          <c:showVal val="0"/>
          <c:showCatName val="0"/>
          <c:showSerName val="0"/>
          <c:showPercent val="0"/>
          <c:showBubbleSize val="0"/>
        </c:dLbls>
        <c:axId val="1345932415"/>
        <c:axId val="1345932831"/>
      </c:scatterChart>
      <c:valAx>
        <c:axId val="134593241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V</a:t>
                </a:r>
                <a:r>
                  <a:rPr lang="en-US" baseline="0"/>
                  <a:t> (Thousands)</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932831"/>
        <c:crosses val="autoZero"/>
        <c:crossBetween val="midCat"/>
        <c:dispUnits>
          <c:builtInUnit val="thousands"/>
        </c:dispUnits>
      </c:valAx>
      <c:valAx>
        <c:axId val="13459328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tion (ug/L)</a:t>
                </a:r>
              </a:p>
            </c:rich>
          </c:tx>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932415"/>
        <c:crosses val="autoZero"/>
        <c:crossBetween val="midCat"/>
      </c:valAx>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BCA57-DBD2-4F1B-B921-5C4EA060C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9</TotalTime>
  <Pages>14</Pages>
  <Words>3976</Words>
  <Characters>2266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8</CharactersWithSpaces>
  <SharedDoc>false</SharedDoc>
  <HLinks>
    <vt:vector size="6" baseType="variant">
      <vt:variant>
        <vt:i4>4194335</vt:i4>
      </vt:variant>
      <vt:variant>
        <vt:i4>32</vt:i4>
      </vt:variant>
      <vt:variant>
        <vt:i4>0</vt:i4>
      </vt:variant>
      <vt:variant>
        <vt:i4>5</vt:i4>
      </vt:variant>
      <vt:variant>
        <vt:lpwstr>http://www.scip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hardt, Jonathan</dc:creator>
  <cp:keywords/>
  <dc:description/>
  <cp:lastModifiedBy>Haupert, Levi</cp:lastModifiedBy>
  <cp:revision>373</cp:revision>
  <dcterms:created xsi:type="dcterms:W3CDTF">2023-03-02T16:07:00Z</dcterms:created>
  <dcterms:modified xsi:type="dcterms:W3CDTF">2023-09-25T14:20:00Z</dcterms:modified>
</cp:coreProperties>
</file>